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2069A" w:rsidRPr="0055339B" w:rsidRDefault="00F5360F" w:rsidP="00F211FC">
      <w:pPr>
        <w:spacing w:after="0" w:line="480" w:lineRule="auto"/>
        <w:jc w:val="center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55339B">
        <w:rPr>
          <w:rFonts w:ascii="Times New Roman" w:eastAsiaTheme="minorEastAsia" w:hAnsi="Times New Roman" w:cs="Times New Roman"/>
          <w:b/>
          <w:sz w:val="24"/>
          <w:szCs w:val="24"/>
        </w:rPr>
        <w:t>DAFTAR PUSTAKA</w:t>
      </w:r>
    </w:p>
    <w:p w:rsidR="00C66722" w:rsidRPr="0055339B" w:rsidRDefault="00C66722" w:rsidP="000B5F0D">
      <w:pPr>
        <w:pStyle w:val="NormalWeb"/>
        <w:spacing w:after="200"/>
      </w:pPr>
      <w:proofErr w:type="gramStart"/>
      <w:r w:rsidRPr="0055339B">
        <w:t>Wahyuni, D. E., Warsono, W., &amp; Su</w:t>
      </w:r>
      <w:r w:rsidR="00853EF6" w:rsidRPr="0055339B">
        <w:t>broto, W. T. (2020).</w:t>
      </w:r>
      <w:proofErr w:type="gramEnd"/>
      <w:r w:rsidR="00853EF6" w:rsidRPr="0055339B">
        <w:t xml:space="preserve"> Penerapan model pembelajaran kooperatif tipe </w:t>
      </w:r>
      <w:proofErr w:type="gramStart"/>
      <w:r w:rsidR="00853EF6" w:rsidRPr="0055339B">
        <w:t>teams</w:t>
      </w:r>
      <w:proofErr w:type="gramEnd"/>
      <w:r w:rsidR="00853EF6" w:rsidRPr="0055339B">
        <w:t xml:space="preserve"> games tournament dengan menggunakan media puzzle untuk meningkatkan aktivitas dan hasil belajar siswa di k</w:t>
      </w:r>
      <w:r w:rsidR="00D47BD6" w:rsidRPr="0055339B">
        <w:t>elas Iv sdn kalirungkut Iv/580 s</w:t>
      </w:r>
      <w:r w:rsidRPr="0055339B">
        <w:t xml:space="preserve">urabaya. </w:t>
      </w:r>
      <w:proofErr w:type="gramStart"/>
      <w:r w:rsidR="00D47BD6" w:rsidRPr="0055339B">
        <w:t>jurnal</w:t>
      </w:r>
      <w:proofErr w:type="gramEnd"/>
      <w:r w:rsidR="00D47BD6" w:rsidRPr="0055339B">
        <w:t xml:space="preserve"> review pendidikan dasar : jurnal kajian pendidikan dan hasil p</w:t>
      </w:r>
      <w:r w:rsidRPr="0055339B">
        <w:t>enelitian, 6(3), 179–187. https://doi.org/10.26740/jrpd.v6n3.p179-187</w:t>
      </w:r>
    </w:p>
    <w:p w:rsidR="00C66722" w:rsidRPr="0055339B" w:rsidRDefault="00C66722" w:rsidP="000B5F0D">
      <w:pPr>
        <w:pStyle w:val="NormalWeb"/>
        <w:spacing w:after="200"/>
      </w:pPr>
      <w:proofErr w:type="gramStart"/>
      <w:r w:rsidRPr="0055339B">
        <w:t>Rahmi, S. M., Arif Budiman, M., Widyaningr</w:t>
      </w:r>
      <w:r w:rsidR="00D47BD6" w:rsidRPr="0055339B">
        <w:t>um, A., &amp; Kunci, K. (2019).</w:t>
      </w:r>
      <w:proofErr w:type="gramEnd"/>
      <w:r w:rsidR="00D47BD6" w:rsidRPr="0055339B">
        <w:t xml:space="preserve"> </w:t>
      </w:r>
      <w:proofErr w:type="gramStart"/>
      <w:r w:rsidR="00D47BD6" w:rsidRPr="0055339B">
        <w:t>Jurnal pengembangan media pembelajaran i</w:t>
      </w:r>
      <w:r w:rsidRPr="0055339B">
        <w:t>nt</w:t>
      </w:r>
      <w:r w:rsidR="00D47BD6" w:rsidRPr="0055339B">
        <w:t>eraktif macromedia flash 8 pada pmbelajaran tematik tema p</w:t>
      </w:r>
      <w:r w:rsidRPr="0055339B">
        <w:t>engalamanku</w:t>
      </w:r>
      <w:r w:rsidR="00D47BD6" w:rsidRPr="0055339B">
        <w:t>.</w:t>
      </w:r>
      <w:proofErr w:type="gramEnd"/>
      <w:r w:rsidR="00D47BD6" w:rsidRPr="0055339B">
        <w:t xml:space="preserve"> </w:t>
      </w:r>
      <w:r w:rsidRPr="0055339B">
        <w:t>International Journal of Elementary Education, 3(2), 178–18</w:t>
      </w:r>
      <w:r w:rsidR="00D47BD6" w:rsidRPr="0055339B">
        <w:t>5</w:t>
      </w:r>
      <w:r w:rsidR="0009445E" w:rsidRPr="0055339B">
        <w:t>.</w:t>
      </w:r>
    </w:p>
    <w:p w:rsidR="00C66722" w:rsidRPr="0055339B" w:rsidRDefault="00C66722" w:rsidP="000B5F0D">
      <w:pPr>
        <w:pStyle w:val="NormalWeb"/>
        <w:spacing w:after="200"/>
      </w:pPr>
      <w:proofErr w:type="gramStart"/>
      <w:r w:rsidRPr="0055339B">
        <w:t>Maula, N. R., &amp; Fatmawati, L. (2020).</w:t>
      </w:r>
      <w:proofErr w:type="gramEnd"/>
      <w:r w:rsidR="0009445E" w:rsidRPr="0055339B">
        <w:t xml:space="preserve"> </w:t>
      </w:r>
      <w:r w:rsidRPr="0055339B">
        <w:t>P</w:t>
      </w:r>
      <w:r w:rsidR="0009445E" w:rsidRPr="0055339B">
        <w:t>engembangan media pembelajaran kayaku (kayanya alam negeriku) berbasis stem kelas IV sekolah d</w:t>
      </w:r>
      <w:r w:rsidRPr="0055339B">
        <w:t>asar.</w:t>
      </w:r>
      <w:r w:rsidR="0009445E" w:rsidRPr="0055339B">
        <w:t xml:space="preserve"> </w:t>
      </w:r>
      <w:proofErr w:type="gramStart"/>
      <w:r w:rsidR="0009445E" w:rsidRPr="0055339B">
        <w:t>jurnal</w:t>
      </w:r>
      <w:proofErr w:type="gramEnd"/>
      <w:r w:rsidR="0009445E" w:rsidRPr="0055339B">
        <w:t xml:space="preserve"> ilmiah sekolah d</w:t>
      </w:r>
      <w:r w:rsidRPr="0055339B">
        <w:t>asar, 4(1), 97. https://doi.org/10.23887/jisd.v4i1.22351</w:t>
      </w:r>
    </w:p>
    <w:p w:rsidR="00C66722" w:rsidRPr="0055339B" w:rsidRDefault="00C66722" w:rsidP="000B5F0D">
      <w:pPr>
        <w:pStyle w:val="NormalWeb"/>
        <w:spacing w:after="200"/>
      </w:pPr>
      <w:proofErr w:type="gramStart"/>
      <w:r w:rsidRPr="0055339B">
        <w:t>Sl</w:t>
      </w:r>
      <w:r w:rsidR="0009445E" w:rsidRPr="0055339B">
        <w:t>ameto, S. (2015).</w:t>
      </w:r>
      <w:proofErr w:type="gramEnd"/>
      <w:r w:rsidR="0009445E" w:rsidRPr="0055339B">
        <w:t xml:space="preserve"> </w:t>
      </w:r>
      <w:proofErr w:type="gramStart"/>
      <w:r w:rsidR="0009445E" w:rsidRPr="0055339B">
        <w:t>Implementasi penelitian tindakan k</w:t>
      </w:r>
      <w:r w:rsidRPr="0055339B">
        <w:t>elas.</w:t>
      </w:r>
      <w:proofErr w:type="gramEnd"/>
      <w:r w:rsidRPr="0055339B">
        <w:t xml:space="preserve"> </w:t>
      </w:r>
      <w:r w:rsidR="0009445E" w:rsidRPr="0055339B">
        <w:t>scholaria : jurnal p</w:t>
      </w:r>
      <w:r w:rsidR="00B568D1" w:rsidRPr="0055339B">
        <w:t xml:space="preserve">endidikan </w:t>
      </w:r>
      <w:r w:rsidR="0009445E" w:rsidRPr="0055339B">
        <w:t>dan k</w:t>
      </w:r>
      <w:r w:rsidRPr="0055339B">
        <w:t>ebudayaan, 5(3), 47. https://doi.org/10.24246/j.scholaria.2015.v5.i3.p47-58</w:t>
      </w:r>
    </w:p>
    <w:p w:rsidR="00C66722" w:rsidRPr="0055339B" w:rsidRDefault="00C66722" w:rsidP="000B5F0D">
      <w:pPr>
        <w:pStyle w:val="NormalWeb"/>
        <w:spacing w:after="200"/>
      </w:pPr>
      <w:proofErr w:type="gramStart"/>
      <w:r w:rsidRPr="0055339B">
        <w:t>Rahmadani, N., &amp; Anug</w:t>
      </w:r>
      <w:r w:rsidR="0009445E" w:rsidRPr="0055339B">
        <w:t>raheni, I. (2017).</w:t>
      </w:r>
      <w:proofErr w:type="gramEnd"/>
      <w:r w:rsidR="0009445E" w:rsidRPr="0055339B">
        <w:t xml:space="preserve"> Peningkatan aktivitas belajar matematika melalui pendekatan problem based learning bagi siswa kelas 4 s</w:t>
      </w:r>
      <w:r w:rsidRPr="0055339B">
        <w:t xml:space="preserve">d. </w:t>
      </w:r>
      <w:r w:rsidR="0009445E" w:rsidRPr="0055339B">
        <w:t>scholaria: jurnal pendidikan d</w:t>
      </w:r>
      <w:r w:rsidRPr="0055339B">
        <w:t xml:space="preserve">an </w:t>
      </w:r>
      <w:r w:rsidR="0009445E" w:rsidRPr="0055339B">
        <w:t>k</w:t>
      </w:r>
      <w:r w:rsidRPr="0055339B">
        <w:t xml:space="preserve">ebudayaan, 7(3), </w:t>
      </w:r>
      <w:proofErr w:type="gramStart"/>
      <w:r w:rsidRPr="0055339B">
        <w:t>241</w:t>
      </w:r>
      <w:proofErr w:type="gramEnd"/>
      <w:r w:rsidRPr="0055339B">
        <w:t>. https://doi.org/10.24246/j.scholaria.2017.v7.i3.p241-250</w:t>
      </w:r>
    </w:p>
    <w:p w:rsidR="00C66722" w:rsidRPr="0055339B" w:rsidRDefault="00C66722" w:rsidP="000B5F0D">
      <w:pPr>
        <w:pStyle w:val="NormalWeb"/>
        <w:spacing w:after="200"/>
      </w:pPr>
      <w:proofErr w:type="gramStart"/>
      <w:r w:rsidRPr="0055339B">
        <w:t>Londa, A. H., Mete, Y. Y., &amp; Sadipun, B. (2018).</w:t>
      </w:r>
      <w:proofErr w:type="gramEnd"/>
      <w:r w:rsidR="0009445E" w:rsidRPr="0055339B">
        <w:t xml:space="preserve"> Penggunaan media puzzle untuk meningkatkan hasil belajar peserta didik pada pembelajaran </w:t>
      </w:r>
      <w:proofErr w:type="gramStart"/>
      <w:r w:rsidR="0009445E" w:rsidRPr="0055339B">
        <w:t>ipa</w:t>
      </w:r>
      <w:proofErr w:type="gramEnd"/>
      <w:r w:rsidRPr="0055339B">
        <w:t>.</w:t>
      </w:r>
      <w:r w:rsidR="0009445E" w:rsidRPr="0055339B">
        <w:t xml:space="preserve"> </w:t>
      </w:r>
      <w:proofErr w:type="gramStart"/>
      <w:r w:rsidR="00245BD5" w:rsidRPr="0055339B">
        <w:t>a</w:t>
      </w:r>
      <w:proofErr w:type="gramEnd"/>
      <w:r w:rsidRPr="0055339B">
        <w:t xml:space="preserve"> https://doi.org/10.31539/joes.v1i2.359</w:t>
      </w:r>
    </w:p>
    <w:p w:rsidR="00C66722" w:rsidRPr="0055339B" w:rsidRDefault="0009445E" w:rsidP="000B5F0D">
      <w:pPr>
        <w:pStyle w:val="NormalWeb"/>
        <w:spacing w:after="200"/>
      </w:pPr>
      <w:r w:rsidRPr="0055339B">
        <w:t>Nisem, N. (2020). Upaya peningkatan keterampilan menghitung p</w:t>
      </w:r>
      <w:r w:rsidR="00245BD5" w:rsidRPr="0055339B">
        <w:t>ecahan senilai menggunakan media p</w:t>
      </w:r>
      <w:r w:rsidR="00C66722" w:rsidRPr="0055339B">
        <w:t xml:space="preserve">uzzle. </w:t>
      </w:r>
      <w:proofErr w:type="gramStart"/>
      <w:r w:rsidR="00245BD5" w:rsidRPr="0055339B">
        <w:t>jurnal</w:t>
      </w:r>
      <w:proofErr w:type="gramEnd"/>
      <w:r w:rsidR="00245BD5" w:rsidRPr="0055339B">
        <w:t xml:space="preserve"> i</w:t>
      </w:r>
      <w:r w:rsidR="00C66722" w:rsidRPr="0055339B">
        <w:t xml:space="preserve">lmiah </w:t>
      </w:r>
      <w:r w:rsidR="00245BD5" w:rsidRPr="0055339B">
        <w:t>wuny</w:t>
      </w:r>
      <w:r w:rsidR="00C66722" w:rsidRPr="0055339B">
        <w:t>, 2(1), 88–100. https://doi.org/10.21831/jwuny.v2i1.30949</w:t>
      </w:r>
    </w:p>
    <w:p w:rsidR="00C66722" w:rsidRPr="0055339B" w:rsidRDefault="00245BD5" w:rsidP="000B5F0D">
      <w:pPr>
        <w:pStyle w:val="NormalWeb"/>
        <w:spacing w:after="200"/>
      </w:pPr>
      <w:r w:rsidRPr="0055339B">
        <w:t xml:space="preserve">Sulastri, A. (2016). </w:t>
      </w:r>
      <w:proofErr w:type="gramStart"/>
      <w:r w:rsidRPr="0055339B">
        <w:t>Penerapan pendekatan kontekstual dalam pembelajaran matematika untuk meningkatkan pemahaman konsep matematis siswa sekolah d</w:t>
      </w:r>
      <w:r w:rsidR="00C66722" w:rsidRPr="0055339B">
        <w:t>asar.</w:t>
      </w:r>
      <w:proofErr w:type="gramEnd"/>
      <w:r w:rsidR="00C66722" w:rsidRPr="0055339B">
        <w:t xml:space="preserve"> </w:t>
      </w:r>
      <w:proofErr w:type="gramStart"/>
      <w:r w:rsidRPr="0055339B">
        <w:t>jurnal</w:t>
      </w:r>
      <w:proofErr w:type="gramEnd"/>
      <w:r w:rsidRPr="0055339B">
        <w:t xml:space="preserve"> pendidikan guru sekolah d</w:t>
      </w:r>
      <w:r w:rsidR="00C66722" w:rsidRPr="0055339B">
        <w:t>asar, 1(1), 156–170.</w:t>
      </w:r>
    </w:p>
    <w:p w:rsidR="00C66722" w:rsidRPr="0055339B" w:rsidRDefault="00C66722" w:rsidP="000B5F0D">
      <w:pPr>
        <w:pStyle w:val="NormalWeb"/>
        <w:spacing w:after="200"/>
      </w:pPr>
      <w:proofErr w:type="gramStart"/>
      <w:r w:rsidRPr="0055339B">
        <w:t>Windawati, R., &amp; Koeswanti, H. D. (2021).</w:t>
      </w:r>
      <w:proofErr w:type="gramEnd"/>
      <w:r w:rsidR="00245BD5" w:rsidRPr="0055339B">
        <w:t xml:space="preserve"> Pengembangan game edukasi berbasis android untuk meningkatkan hasil belajar siswa di sekolah d</w:t>
      </w:r>
      <w:r w:rsidRPr="0055339B">
        <w:t>asar.</w:t>
      </w:r>
      <w:r w:rsidR="00245BD5" w:rsidRPr="0055339B">
        <w:t xml:space="preserve"> </w:t>
      </w:r>
      <w:proofErr w:type="gramStart"/>
      <w:r w:rsidR="00245BD5" w:rsidRPr="0055339B">
        <w:rPr>
          <w:i w:val="0"/>
        </w:rPr>
        <w:t>jurnal</w:t>
      </w:r>
      <w:proofErr w:type="gramEnd"/>
      <w:r w:rsidR="00245BD5" w:rsidRPr="0055339B">
        <w:rPr>
          <w:i w:val="0"/>
        </w:rPr>
        <w:t xml:space="preserve"> b</w:t>
      </w:r>
      <w:r w:rsidRPr="0055339B">
        <w:rPr>
          <w:i w:val="0"/>
        </w:rPr>
        <w:t>asicedu, 5(2), 1027–1038</w:t>
      </w:r>
      <w:r w:rsidRPr="0055339B">
        <w:t>. https://doi.org/10.31004/basicedu.v5i2.835</w:t>
      </w:r>
    </w:p>
    <w:p w:rsidR="00C66722" w:rsidRPr="0055339B" w:rsidRDefault="00C66722" w:rsidP="000B5F0D">
      <w:pPr>
        <w:pStyle w:val="NormalWeb"/>
        <w:spacing w:after="200"/>
      </w:pPr>
      <w:r w:rsidRPr="0055339B">
        <w:t xml:space="preserve">Widiana, I. W., Rendra, N. T., &amp; </w:t>
      </w:r>
      <w:r w:rsidR="003954CD" w:rsidRPr="0055339B">
        <w:t>Wulantari, N. W. (2019). Media p</w:t>
      </w:r>
      <w:r w:rsidRPr="0055339B">
        <w:t>embelajara</w:t>
      </w:r>
      <w:r w:rsidR="003954CD" w:rsidRPr="0055339B">
        <w:t xml:space="preserve">n puzzle untuk meningkatkan hasil belajar siswa kelas </w:t>
      </w:r>
      <w:proofErr w:type="gramStart"/>
      <w:r w:rsidR="003954CD" w:rsidRPr="0055339B">
        <w:t>Iv</w:t>
      </w:r>
      <w:proofErr w:type="gramEnd"/>
      <w:r w:rsidR="003954CD" w:rsidRPr="0055339B">
        <w:t xml:space="preserve"> pada kompetensi pengetahuan Ipa. </w:t>
      </w:r>
      <w:proofErr w:type="gramStart"/>
      <w:r w:rsidR="003954CD" w:rsidRPr="0055339B">
        <w:t>indonesian</w:t>
      </w:r>
      <w:proofErr w:type="gramEnd"/>
      <w:r w:rsidR="003954CD" w:rsidRPr="0055339B">
        <w:t xml:space="preserve"> journal of educational research and r</w:t>
      </w:r>
      <w:r w:rsidRPr="0055339B">
        <w:t>eview, 2(3), 354. https://doi.org/10.23887/ijerr.v2i3.22563</w:t>
      </w:r>
    </w:p>
    <w:p w:rsidR="00C66722" w:rsidRPr="0055339B" w:rsidRDefault="00C66722" w:rsidP="000B5F0D">
      <w:pPr>
        <w:pStyle w:val="NormalWeb"/>
        <w:spacing w:after="200"/>
      </w:pPr>
      <w:r w:rsidRPr="0055339B">
        <w:lastRenderedPageBreak/>
        <w:t>Apri</w:t>
      </w:r>
      <w:r w:rsidR="003954CD" w:rsidRPr="0055339B">
        <w:t xml:space="preserve">nawati, I. (2017). </w:t>
      </w:r>
      <w:proofErr w:type="gramStart"/>
      <w:r w:rsidR="003954CD" w:rsidRPr="0055339B">
        <w:t>Peningkatan hasil belajar m</w:t>
      </w:r>
      <w:r w:rsidRPr="0055339B">
        <w:t>atematik</w:t>
      </w:r>
      <w:r w:rsidR="003954CD" w:rsidRPr="0055339B">
        <w:t>a materi operasi hitung bilangan dengan menggunakan metode d</w:t>
      </w:r>
      <w:r w:rsidRPr="0055339B">
        <w:t>emonstrasi</w:t>
      </w:r>
      <w:r w:rsidR="003954CD" w:rsidRPr="0055339B">
        <w:t xml:space="preserve"> siswa sekolah d</w:t>
      </w:r>
      <w:r w:rsidRPr="0055339B">
        <w:t>asar.</w:t>
      </w:r>
      <w:proofErr w:type="gramEnd"/>
      <w:r w:rsidRPr="0055339B">
        <w:t xml:space="preserve"> </w:t>
      </w:r>
      <w:proofErr w:type="gramStart"/>
      <w:r w:rsidR="003954CD" w:rsidRPr="0055339B">
        <w:t>journal</w:t>
      </w:r>
      <w:proofErr w:type="gramEnd"/>
      <w:r w:rsidR="003954CD" w:rsidRPr="0055339B">
        <w:t xml:space="preserve"> cendekia: jurnal p</w:t>
      </w:r>
      <w:r w:rsidR="00260233" w:rsidRPr="0055339B">
        <w:t>endidikan m</w:t>
      </w:r>
      <w:r w:rsidRPr="0055339B">
        <w:t>atematika, 1(1), 54–67.</w:t>
      </w:r>
    </w:p>
    <w:p w:rsidR="00770A3E" w:rsidRPr="0055339B" w:rsidRDefault="00770A3E" w:rsidP="000B5F0D">
      <w:pPr>
        <w:pStyle w:val="NormalWeb"/>
        <w:spacing w:after="200"/>
      </w:pPr>
      <w:proofErr w:type="gramStart"/>
      <w:r w:rsidRPr="0055339B">
        <w:t>Ferna, S., Theresia, R. S., &amp; Wasitohadi.</w:t>
      </w:r>
      <w:proofErr w:type="gramEnd"/>
      <w:r w:rsidRPr="0055339B">
        <w:t xml:space="preserve"> (2019). </w:t>
      </w:r>
      <w:r w:rsidR="00260233" w:rsidRPr="0055339B">
        <w:t>P</w:t>
      </w:r>
      <w:r w:rsidRPr="0055339B">
        <w:t>eningkatan hasil belajar matematika melalui problem based learning berbantuan media puzzle siswa kelas IV SD. 6(1), 8–14.</w:t>
      </w:r>
    </w:p>
    <w:p w:rsidR="003A11E5" w:rsidRPr="0055339B" w:rsidRDefault="003A11E5" w:rsidP="000B5F0D">
      <w:pPr>
        <w:pStyle w:val="NormalWeb"/>
        <w:spacing w:after="200"/>
      </w:pPr>
      <w:r w:rsidRPr="0055339B">
        <w:t xml:space="preserve">Ili, L., Handayani, G., </w:t>
      </w:r>
      <w:r w:rsidR="00260233" w:rsidRPr="0055339B">
        <w:t>&amp; Saputra, N. (2021).Penerapan media roda putar puzzle pintar untuk meningkatkan hasil belajar siswa sekolah d</w:t>
      </w:r>
      <w:r w:rsidRPr="0055339B">
        <w:t>asar.</w:t>
      </w:r>
      <w:r w:rsidR="00260233" w:rsidRPr="0055339B">
        <w:t xml:space="preserve"> </w:t>
      </w:r>
      <w:proofErr w:type="gramStart"/>
      <w:r w:rsidR="00260233" w:rsidRPr="0055339B">
        <w:t>Jurnal ilmiah a</w:t>
      </w:r>
      <w:r w:rsidRPr="0055339B">
        <w:t>quinas, 4(1), 83–90.</w:t>
      </w:r>
      <w:proofErr w:type="gramEnd"/>
      <w:r w:rsidRPr="0055339B">
        <w:t xml:space="preserve"> https://doi.org/10.54367/aquinas.v4i1.990</w:t>
      </w:r>
    </w:p>
    <w:p w:rsidR="003A11E5" w:rsidRPr="0055339B" w:rsidRDefault="00260233" w:rsidP="000B5F0D">
      <w:pPr>
        <w:pStyle w:val="NormalWeb"/>
        <w:spacing w:after="200"/>
      </w:pPr>
      <w:r w:rsidRPr="0055339B">
        <w:t xml:space="preserve">Mufidah, A. (2017). </w:t>
      </w:r>
      <w:proofErr w:type="gramStart"/>
      <w:r w:rsidRPr="0055339B">
        <w:t>hubungan</w:t>
      </w:r>
      <w:proofErr w:type="gramEnd"/>
      <w:r w:rsidRPr="0055339B">
        <w:t xml:space="preserve"> kemampuan operasi hitung bilangan bulat dengan kemampuan menyelesaikan soal cerita pada bidang studi matematika kelas 3 sd negeri di kecamatan k</w:t>
      </w:r>
      <w:r w:rsidR="003A11E5" w:rsidRPr="0055339B">
        <w:t xml:space="preserve">ebomas. </w:t>
      </w:r>
      <w:proofErr w:type="gramStart"/>
      <w:r w:rsidRPr="0055339B">
        <w:t>e</w:t>
      </w:r>
      <w:r w:rsidR="003A11E5" w:rsidRPr="0055339B">
        <w:t>prints.Umg.Ac.Id, (1), 16–72.</w:t>
      </w:r>
      <w:proofErr w:type="gramEnd"/>
    </w:p>
    <w:p w:rsidR="00FB3BF7" w:rsidRPr="0055339B" w:rsidRDefault="003A11E5" w:rsidP="000B5F0D">
      <w:pPr>
        <w:pStyle w:val="NormalWeb"/>
        <w:spacing w:after="200"/>
      </w:pPr>
      <w:r w:rsidRPr="0055339B">
        <w:t xml:space="preserve">Rachmawati, R. (2017). </w:t>
      </w:r>
      <w:r w:rsidR="00260233" w:rsidRPr="0055339B">
        <w:t>Me</w:t>
      </w:r>
      <w:r w:rsidR="00FB3BF7" w:rsidRPr="0055339B">
        <w:t xml:space="preserve">ningkatkan motivasi dan hasil belajar siswa subtema </w:t>
      </w:r>
      <w:proofErr w:type="gramStart"/>
      <w:r w:rsidR="00FB3BF7" w:rsidRPr="0055339B">
        <w:t xml:space="preserve">manfaat  </w:t>
      </w:r>
      <w:r w:rsidR="00FB3BF7" w:rsidRPr="0055339B">
        <w:rPr>
          <w:i w:val="0"/>
        </w:rPr>
        <w:t>makanan</w:t>
      </w:r>
      <w:proofErr w:type="gramEnd"/>
      <w:r w:rsidR="00FB3BF7" w:rsidRPr="0055339B">
        <w:t xml:space="preserve"> sehat dan bergizi melalui model problem based learning di kelas IV (penelitian tindakan kelas terhadap siswa kelas IV sekolah dasar negeri 063 kebon gedang kota b</w:t>
      </w:r>
      <w:r w:rsidRPr="0055339B">
        <w:t xml:space="preserve">andung). </w:t>
      </w:r>
    </w:p>
    <w:p w:rsidR="0017050F" w:rsidRPr="0055339B" w:rsidRDefault="00FB3BF7" w:rsidP="000B5F0D">
      <w:pPr>
        <w:pStyle w:val="NormalWeb"/>
        <w:spacing w:after="200"/>
      </w:pPr>
      <w:r w:rsidRPr="0055339B">
        <w:t>Kriah</w:t>
      </w:r>
      <w:proofErr w:type="gramStart"/>
      <w:r w:rsidRPr="0055339B">
        <w:t>.(</w:t>
      </w:r>
      <w:proofErr w:type="gramEnd"/>
      <w:r w:rsidRPr="0055339B">
        <w:t>2020). Analisis model discovery learning terhadap aktivitas belajar peserta d</w:t>
      </w:r>
      <w:r w:rsidR="0017050F" w:rsidRPr="0055339B">
        <w:t>idik.</w:t>
      </w:r>
      <w:r w:rsidRPr="0055339B">
        <w:t xml:space="preserve"> </w:t>
      </w:r>
      <w:proofErr w:type="gramStart"/>
      <w:r w:rsidRPr="0055339B">
        <w:t>jurnal</w:t>
      </w:r>
      <w:proofErr w:type="gramEnd"/>
      <w:r w:rsidRPr="0055339B">
        <w:t xml:space="preserve"> p</w:t>
      </w:r>
      <w:r w:rsidR="0017050F" w:rsidRPr="0055339B">
        <w:t>endidikan, 3(April), 24–49.</w:t>
      </w:r>
    </w:p>
    <w:p w:rsidR="009E0E85" w:rsidRPr="0055339B" w:rsidRDefault="009E0E85" w:rsidP="000B5F0D">
      <w:pPr>
        <w:pStyle w:val="NormalWeb"/>
        <w:spacing w:after="200"/>
      </w:pPr>
      <w:r w:rsidRPr="0055339B">
        <w:t xml:space="preserve">Nikmah, A. A., Wanabuliandari, S., &amp; Suryo Bintoro, H. (2019). </w:t>
      </w:r>
      <w:r w:rsidR="00FB3BF7" w:rsidRPr="0055339B">
        <w:t>Seminar na</w:t>
      </w:r>
      <w:r w:rsidR="0060733D" w:rsidRPr="0055339B">
        <w:t xml:space="preserve">sional pendidikan matematika </w:t>
      </w:r>
      <w:proofErr w:type="gramStart"/>
      <w:r w:rsidR="0060733D" w:rsidRPr="0055339B">
        <w:t>prgram  studi</w:t>
      </w:r>
      <w:proofErr w:type="gramEnd"/>
      <w:r w:rsidR="0060733D" w:rsidRPr="0055339B">
        <w:t xml:space="preserve"> pendidikan matematika fkip, universitas muria kudus peningkatan pemahaman konsep matematis melalui model stad berbantu media puzzle pecahan siswa</w:t>
      </w:r>
      <w:r w:rsidR="00D225F6" w:rsidRPr="0055339B">
        <w:t xml:space="preserve"> kelas IV sdn 1 buwarawan</w:t>
      </w:r>
      <w:r w:rsidRPr="0055339B">
        <w:t>. (April), 58–65.</w:t>
      </w:r>
    </w:p>
    <w:p w:rsidR="00194CFF" w:rsidRPr="0055339B" w:rsidRDefault="00194CFF" w:rsidP="000B5F0D">
      <w:pPr>
        <w:pStyle w:val="NormalWeb"/>
        <w:spacing w:after="200"/>
      </w:pPr>
      <w:proofErr w:type="gramStart"/>
      <w:r w:rsidRPr="0055339B">
        <w:t>Kurnia, V. T., Damayani, A. T., &amp; K</w:t>
      </w:r>
      <w:r w:rsidR="00D225F6" w:rsidRPr="0055339B">
        <w:t>iswoyo, K. (2019).</w:t>
      </w:r>
      <w:proofErr w:type="gramEnd"/>
      <w:r w:rsidR="00D225F6" w:rsidRPr="0055339B">
        <w:t xml:space="preserve"> Keefektifan model pembelajaran number head together berbantu media puzzle terhadap hasil belajar m</w:t>
      </w:r>
      <w:r w:rsidRPr="0055339B">
        <w:t xml:space="preserve">atematika. </w:t>
      </w:r>
      <w:proofErr w:type="gramStart"/>
      <w:r w:rsidR="00D225F6" w:rsidRPr="0055339B">
        <w:t>jurnal</w:t>
      </w:r>
      <w:proofErr w:type="gramEnd"/>
      <w:r w:rsidR="00D225F6" w:rsidRPr="0055339B">
        <w:t xml:space="preserve"> ilmiah sekolah d</w:t>
      </w:r>
      <w:r w:rsidRPr="0055339B">
        <w:t>asar, 3(2), 192. https://doi.org/10.23887/jisd.v3i2.17772</w:t>
      </w:r>
    </w:p>
    <w:p w:rsidR="00194CFF" w:rsidRPr="0055339B" w:rsidRDefault="00194CFF" w:rsidP="000B5F0D">
      <w:pPr>
        <w:pStyle w:val="NormalWeb"/>
        <w:spacing w:after="200"/>
      </w:pPr>
      <w:proofErr w:type="gramStart"/>
      <w:r w:rsidRPr="0055339B">
        <w:t>Abdillah, A. R., Masyhud, M. S., &amp; Saleh, U. H. M. (2013).</w:t>
      </w:r>
      <w:proofErr w:type="gramEnd"/>
      <w:r w:rsidR="00D225F6" w:rsidRPr="0055339B">
        <w:t xml:space="preserve"> Penerapan model paikem menggunakan media puzzle untuk meningkatkan aktivitas dan hasil belajar siswa kelas IV mata p</w:t>
      </w:r>
      <w:r w:rsidR="00D22763" w:rsidRPr="0055339B">
        <w:t>elajaran ips materi perkembangan teknologi di sdn</w:t>
      </w:r>
      <w:r w:rsidRPr="0055339B">
        <w:t xml:space="preserve"> Mojosari 04 Jember.1–6.</w:t>
      </w:r>
    </w:p>
    <w:p w:rsidR="00BE613D" w:rsidRPr="0055339B" w:rsidRDefault="00194CFF" w:rsidP="000B5F0D">
      <w:pPr>
        <w:pStyle w:val="NormalWeb"/>
        <w:spacing w:after="200"/>
      </w:pPr>
      <w:r w:rsidRPr="0055339B">
        <w:t xml:space="preserve">Nikmah, A. K. (n.d.). </w:t>
      </w:r>
      <w:r w:rsidR="00D22763" w:rsidRPr="0055339B">
        <w:t xml:space="preserve">Hasil belajar </w:t>
      </w:r>
      <w:proofErr w:type="gramStart"/>
      <w:r w:rsidR="00D22763" w:rsidRPr="0055339B">
        <w:t>ipa</w:t>
      </w:r>
      <w:proofErr w:type="gramEnd"/>
      <w:r w:rsidR="00D22763" w:rsidRPr="0055339B">
        <w:t xml:space="preserve"> s</w:t>
      </w:r>
      <w:r w:rsidRPr="0055339B">
        <w:t>iswa</w:t>
      </w:r>
      <w:r w:rsidR="00D22763" w:rsidRPr="0055339B">
        <w:t xml:space="preserve"> kelas Iv sekolah dasar n</w:t>
      </w:r>
      <w:r w:rsidRPr="0055339B">
        <w:t xml:space="preserve">egeri Krian 3 Sidoarjo. </w:t>
      </w:r>
      <w:proofErr w:type="gramStart"/>
      <w:r w:rsidRPr="0055339B">
        <w:t>1448–1457.</w:t>
      </w:r>
      <w:proofErr w:type="gramEnd"/>
    </w:p>
    <w:p w:rsidR="00C86CF9" w:rsidRPr="0055339B" w:rsidRDefault="00EB52F0" w:rsidP="000B5F0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55339B">
        <w:rPr>
          <w:rFonts w:ascii="Times New Roman" w:eastAsiaTheme="minorEastAsia" w:hAnsi="Times New Roman" w:cs="Times New Roman"/>
        </w:rPr>
        <w:fldChar w:fldCharType="begin" w:fldLock="1"/>
      </w:r>
      <w:r w:rsidR="00BE613D" w:rsidRPr="0055339B">
        <w:rPr>
          <w:rFonts w:ascii="Times New Roman" w:eastAsiaTheme="minorEastAsia" w:hAnsi="Times New Roman" w:cs="Times New Roman"/>
        </w:rPr>
        <w:instrText xml:space="preserve">ADDIN Mendeley Bibliography CSL_BIBLIOGRAPHY </w:instrText>
      </w:r>
      <w:r w:rsidRPr="0055339B">
        <w:rPr>
          <w:rFonts w:ascii="Times New Roman" w:eastAsiaTheme="minorEastAsia" w:hAnsi="Times New Roman" w:cs="Times New Roman"/>
        </w:rPr>
        <w:fldChar w:fldCharType="separate"/>
      </w:r>
      <w:r w:rsidR="00C86CF9" w:rsidRPr="0055339B">
        <w:rPr>
          <w:rFonts w:ascii="Times New Roman" w:hAnsi="Times New Roman" w:cs="Times New Roman"/>
          <w:noProof/>
          <w:sz w:val="24"/>
          <w:szCs w:val="24"/>
        </w:rPr>
        <w:t>Sukma</w:t>
      </w:r>
      <w:r w:rsidR="00D22763" w:rsidRPr="0055339B">
        <w:rPr>
          <w:rFonts w:ascii="Times New Roman" w:hAnsi="Times New Roman" w:cs="Times New Roman"/>
          <w:noProof/>
          <w:sz w:val="24"/>
          <w:szCs w:val="24"/>
        </w:rPr>
        <w:t>warti, E. (2021). Pengembangan media pop up book pada pembelajaran pkn di sd</w:t>
      </w:r>
      <w:r w:rsidR="00C86CF9" w:rsidRPr="0055339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C86CF9" w:rsidRPr="0055339B">
        <w:rPr>
          <w:rFonts w:ascii="Times New Roman" w:hAnsi="Times New Roman" w:cs="Times New Roman"/>
          <w:i/>
          <w:iCs/>
          <w:noProof/>
          <w:sz w:val="24"/>
          <w:szCs w:val="24"/>
        </w:rPr>
        <w:t>Ability: Journal of Education and Social Analysis</w:t>
      </w:r>
      <w:r w:rsidR="00C86CF9" w:rsidRPr="0055339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C86CF9" w:rsidRPr="0055339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C86CF9" w:rsidRPr="0055339B">
        <w:rPr>
          <w:rFonts w:ascii="Times New Roman" w:hAnsi="Times New Roman" w:cs="Times New Roman"/>
          <w:noProof/>
          <w:sz w:val="24"/>
          <w:szCs w:val="24"/>
        </w:rPr>
        <w:t>(4), 110–122. https://doi.org/10.51178/jesa.v2i4.321</w:t>
      </w:r>
    </w:p>
    <w:p w:rsidR="00D62694" w:rsidRPr="0055339B" w:rsidRDefault="00EB52F0" w:rsidP="00B35F01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5339B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D62694" w:rsidRPr="0055339B" w:rsidSect="00A16EB1">
      <w:headerReference w:type="first" r:id="rId9"/>
      <w:footerReference w:type="first" r:id="rId10"/>
      <w:pgSz w:w="11907" w:h="16840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41E43" w:rsidRDefault="00B41E43" w:rsidP="0071217A">
      <w:pPr>
        <w:spacing w:after="0" w:line="240" w:lineRule="auto"/>
      </w:pPr>
      <w:r>
        <w:separator/>
      </w:r>
    </w:p>
  </w:endnote>
  <w:endnote w:type="continuationSeparator" w:id="0">
    <w:p w:rsidR="00B41E43" w:rsidRDefault="00B41E43" w:rsidP="007121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16EB1" w:rsidRPr="00622988" w:rsidRDefault="00A16EB1">
    <w:pPr>
      <w:pStyle w:val="Footer"/>
      <w:jc w:val="center"/>
      <w:rPr>
        <w:rFonts w:ascii="Times New Roman" w:hAnsi="Times New Roman" w:cs="Times New Roman"/>
      </w:rPr>
    </w:pPr>
    <w:r w:rsidRPr="00622988">
      <w:rPr>
        <w:rFonts w:ascii="Times New Roman" w:hAnsi="Times New Roman" w:cs="Times New Roman"/>
      </w:rPr>
      <w:fldChar w:fldCharType="begin"/>
    </w:r>
    <w:r w:rsidRPr="00622988">
      <w:rPr>
        <w:rFonts w:ascii="Times New Roman" w:hAnsi="Times New Roman" w:cs="Times New Roman"/>
      </w:rPr>
      <w:instrText xml:space="preserve"> PAGE   \* MERGEFORMAT </w:instrText>
    </w:r>
    <w:r w:rsidRPr="00622988">
      <w:rPr>
        <w:rFonts w:ascii="Times New Roman" w:hAnsi="Times New Roman" w:cs="Times New Roman"/>
      </w:rPr>
      <w:fldChar w:fldCharType="separate"/>
    </w:r>
    <w:r w:rsidR="00B35F01">
      <w:rPr>
        <w:rFonts w:ascii="Times New Roman" w:hAnsi="Times New Roman" w:cs="Times New Roman"/>
        <w:noProof/>
      </w:rPr>
      <w:t>1</w:t>
    </w:r>
    <w:r w:rsidRPr="00622988">
      <w:rPr>
        <w:rFonts w:ascii="Times New Roman" w:hAnsi="Times New Roman" w:cs="Times New Roman"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41E43" w:rsidRDefault="00B41E43" w:rsidP="0071217A">
      <w:pPr>
        <w:spacing w:after="0" w:line="240" w:lineRule="auto"/>
      </w:pPr>
      <w:r>
        <w:separator/>
      </w:r>
    </w:p>
  </w:footnote>
  <w:footnote w:type="continuationSeparator" w:id="0">
    <w:p w:rsidR="00B41E43" w:rsidRDefault="00B41E43" w:rsidP="0071217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16EB1" w:rsidRPr="00533731" w:rsidRDefault="00A16EB1">
    <w:pPr>
      <w:pStyle w:val="Header"/>
      <w:jc w:val="right"/>
      <w:rPr>
        <w:rFonts w:ascii="Times New Roman" w:hAnsi="Times New Roman" w:cs="Times New Roman"/>
      </w:rPr>
    </w:pPr>
  </w:p>
  <w:p w:rsidR="00A16EB1" w:rsidRDefault="00A16EB1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126A09"/>
    <w:multiLevelType w:val="hybridMultilevel"/>
    <w:tmpl w:val="5840E1A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1FF3D47"/>
    <w:multiLevelType w:val="hybridMultilevel"/>
    <w:tmpl w:val="2CD8B126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">
    <w:nsid w:val="029C5482"/>
    <w:multiLevelType w:val="hybridMultilevel"/>
    <w:tmpl w:val="AD0E6C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2C84F08"/>
    <w:multiLevelType w:val="hybridMultilevel"/>
    <w:tmpl w:val="A8D21F1A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38D61AB"/>
    <w:multiLevelType w:val="hybridMultilevel"/>
    <w:tmpl w:val="2E9EE99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043A5078"/>
    <w:multiLevelType w:val="hybridMultilevel"/>
    <w:tmpl w:val="B9380A4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>
    <w:nsid w:val="046C46A8"/>
    <w:multiLevelType w:val="hybridMultilevel"/>
    <w:tmpl w:val="7E4EDA32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05B11636"/>
    <w:multiLevelType w:val="hybridMultilevel"/>
    <w:tmpl w:val="A5461AF0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">
    <w:nsid w:val="06731B5F"/>
    <w:multiLevelType w:val="hybridMultilevel"/>
    <w:tmpl w:val="5E80D7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6FC140A"/>
    <w:multiLevelType w:val="hybridMultilevel"/>
    <w:tmpl w:val="737A78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7E10551"/>
    <w:multiLevelType w:val="hybridMultilevel"/>
    <w:tmpl w:val="2762634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>
    <w:nsid w:val="09C879AA"/>
    <w:multiLevelType w:val="hybridMultilevel"/>
    <w:tmpl w:val="877AC1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AD7128A"/>
    <w:multiLevelType w:val="hybridMultilevel"/>
    <w:tmpl w:val="7026E8A0"/>
    <w:lvl w:ilvl="0" w:tplc="04090019">
      <w:start w:val="1"/>
      <w:numFmt w:val="lowerLetter"/>
      <w:lvlText w:val="%1."/>
      <w:lvlJc w:val="left"/>
      <w:pPr>
        <w:ind w:left="2149" w:hanging="360"/>
      </w:pPr>
    </w:lvl>
    <w:lvl w:ilvl="1" w:tplc="04090019" w:tentative="1">
      <w:start w:val="1"/>
      <w:numFmt w:val="lowerLetter"/>
      <w:lvlText w:val="%2."/>
      <w:lvlJc w:val="left"/>
      <w:pPr>
        <w:ind w:left="2869" w:hanging="360"/>
      </w:pPr>
    </w:lvl>
    <w:lvl w:ilvl="2" w:tplc="0409001B" w:tentative="1">
      <w:start w:val="1"/>
      <w:numFmt w:val="lowerRoman"/>
      <w:lvlText w:val="%3."/>
      <w:lvlJc w:val="right"/>
      <w:pPr>
        <w:ind w:left="3589" w:hanging="180"/>
      </w:pPr>
    </w:lvl>
    <w:lvl w:ilvl="3" w:tplc="0409000F" w:tentative="1">
      <w:start w:val="1"/>
      <w:numFmt w:val="decimal"/>
      <w:lvlText w:val="%4."/>
      <w:lvlJc w:val="left"/>
      <w:pPr>
        <w:ind w:left="4309" w:hanging="360"/>
      </w:pPr>
    </w:lvl>
    <w:lvl w:ilvl="4" w:tplc="04090019" w:tentative="1">
      <w:start w:val="1"/>
      <w:numFmt w:val="lowerLetter"/>
      <w:lvlText w:val="%5."/>
      <w:lvlJc w:val="left"/>
      <w:pPr>
        <w:ind w:left="5029" w:hanging="360"/>
      </w:pPr>
    </w:lvl>
    <w:lvl w:ilvl="5" w:tplc="0409001B" w:tentative="1">
      <w:start w:val="1"/>
      <w:numFmt w:val="lowerRoman"/>
      <w:lvlText w:val="%6."/>
      <w:lvlJc w:val="right"/>
      <w:pPr>
        <w:ind w:left="5749" w:hanging="180"/>
      </w:pPr>
    </w:lvl>
    <w:lvl w:ilvl="6" w:tplc="0409000F" w:tentative="1">
      <w:start w:val="1"/>
      <w:numFmt w:val="decimal"/>
      <w:lvlText w:val="%7."/>
      <w:lvlJc w:val="left"/>
      <w:pPr>
        <w:ind w:left="6469" w:hanging="360"/>
      </w:pPr>
    </w:lvl>
    <w:lvl w:ilvl="7" w:tplc="04090019" w:tentative="1">
      <w:start w:val="1"/>
      <w:numFmt w:val="lowerLetter"/>
      <w:lvlText w:val="%8."/>
      <w:lvlJc w:val="left"/>
      <w:pPr>
        <w:ind w:left="7189" w:hanging="360"/>
      </w:pPr>
    </w:lvl>
    <w:lvl w:ilvl="8" w:tplc="04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3">
    <w:nsid w:val="0BA73645"/>
    <w:multiLevelType w:val="hybridMultilevel"/>
    <w:tmpl w:val="D5C8D4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0CF30861"/>
    <w:multiLevelType w:val="hybridMultilevel"/>
    <w:tmpl w:val="8500BF74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0E7B4557"/>
    <w:multiLevelType w:val="hybridMultilevel"/>
    <w:tmpl w:val="0280582E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0EAD43B4"/>
    <w:multiLevelType w:val="hybridMultilevel"/>
    <w:tmpl w:val="1CB0DDA4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800" w:hanging="360"/>
      </w:pPr>
    </w:lvl>
    <w:lvl w:ilvl="2" w:tplc="04090017">
      <w:start w:val="1"/>
      <w:numFmt w:val="lowerLetter"/>
      <w:lvlText w:val="%3)"/>
      <w:lvlJc w:val="left"/>
      <w:pPr>
        <w:ind w:left="2700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102F7DA2"/>
    <w:multiLevelType w:val="hybridMultilevel"/>
    <w:tmpl w:val="0526D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0972432"/>
    <w:multiLevelType w:val="hybridMultilevel"/>
    <w:tmpl w:val="AB88F3D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>
    <w:nsid w:val="10AF43F6"/>
    <w:multiLevelType w:val="hybridMultilevel"/>
    <w:tmpl w:val="0254CEBE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0">
    <w:nsid w:val="10EF56D5"/>
    <w:multiLevelType w:val="hybridMultilevel"/>
    <w:tmpl w:val="FEF6E856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11342B40"/>
    <w:multiLevelType w:val="hybridMultilevel"/>
    <w:tmpl w:val="304EA466"/>
    <w:lvl w:ilvl="0" w:tplc="77D800B6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11F50BB0"/>
    <w:multiLevelType w:val="hybridMultilevel"/>
    <w:tmpl w:val="2CBA225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>
    <w:nsid w:val="129B03EE"/>
    <w:multiLevelType w:val="hybridMultilevel"/>
    <w:tmpl w:val="DEB421F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>
    <w:nsid w:val="12B670D1"/>
    <w:multiLevelType w:val="hybridMultilevel"/>
    <w:tmpl w:val="877AC1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13E01B16"/>
    <w:multiLevelType w:val="hybridMultilevel"/>
    <w:tmpl w:val="C0D67396"/>
    <w:lvl w:ilvl="0" w:tplc="04090019">
      <w:start w:val="1"/>
      <w:numFmt w:val="lowerLetter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6">
    <w:nsid w:val="14D609D8"/>
    <w:multiLevelType w:val="hybridMultilevel"/>
    <w:tmpl w:val="82FA1A6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7">
    <w:nsid w:val="15BF74AC"/>
    <w:multiLevelType w:val="hybridMultilevel"/>
    <w:tmpl w:val="CE2C025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>
    <w:nsid w:val="16252C98"/>
    <w:multiLevelType w:val="hybridMultilevel"/>
    <w:tmpl w:val="3372EDE4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>
    <w:nsid w:val="18360162"/>
    <w:multiLevelType w:val="hybridMultilevel"/>
    <w:tmpl w:val="01E4F1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185077D6"/>
    <w:multiLevelType w:val="hybridMultilevel"/>
    <w:tmpl w:val="29C488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1854790D"/>
    <w:multiLevelType w:val="hybridMultilevel"/>
    <w:tmpl w:val="6E4CBD70"/>
    <w:lvl w:ilvl="0" w:tplc="0528367E">
      <w:start w:val="1"/>
      <w:numFmt w:val="decimal"/>
      <w:lvlText w:val="%1."/>
      <w:lvlJc w:val="left"/>
      <w:pPr>
        <w:ind w:left="720" w:hanging="360"/>
      </w:pPr>
      <w:rPr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185B1519"/>
    <w:multiLevelType w:val="hybridMultilevel"/>
    <w:tmpl w:val="01AEC36E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18791329"/>
    <w:multiLevelType w:val="hybridMultilevel"/>
    <w:tmpl w:val="02A494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18E1130F"/>
    <w:multiLevelType w:val="hybridMultilevel"/>
    <w:tmpl w:val="A31872E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>
    <w:nsid w:val="19C6062E"/>
    <w:multiLevelType w:val="hybridMultilevel"/>
    <w:tmpl w:val="68065000"/>
    <w:lvl w:ilvl="0" w:tplc="A3DA76B0">
      <w:start w:val="1"/>
      <w:numFmt w:val="decimal"/>
      <w:lvlText w:val="%1)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1AFC7D53"/>
    <w:multiLevelType w:val="hybridMultilevel"/>
    <w:tmpl w:val="7BF0046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7">
    <w:nsid w:val="1B35034F"/>
    <w:multiLevelType w:val="hybridMultilevel"/>
    <w:tmpl w:val="40F08A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1BB2312A"/>
    <w:multiLevelType w:val="hybridMultilevel"/>
    <w:tmpl w:val="06E6FD0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>
    <w:nsid w:val="1CF4673A"/>
    <w:multiLevelType w:val="hybridMultilevel"/>
    <w:tmpl w:val="DDB621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1FE726D6"/>
    <w:multiLevelType w:val="hybridMultilevel"/>
    <w:tmpl w:val="4FE4448C"/>
    <w:lvl w:ilvl="0" w:tplc="A382641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20227E7D"/>
    <w:multiLevelType w:val="hybridMultilevel"/>
    <w:tmpl w:val="CF3CD0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207C73AC"/>
    <w:multiLevelType w:val="hybridMultilevel"/>
    <w:tmpl w:val="BB0A1E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20976FDD"/>
    <w:multiLevelType w:val="hybridMultilevel"/>
    <w:tmpl w:val="675EE5D8"/>
    <w:lvl w:ilvl="0" w:tplc="96C45034">
      <w:start w:val="8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21881024"/>
    <w:multiLevelType w:val="hybridMultilevel"/>
    <w:tmpl w:val="146CE756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5">
    <w:nsid w:val="21A03753"/>
    <w:multiLevelType w:val="hybridMultilevel"/>
    <w:tmpl w:val="624A1E0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6">
    <w:nsid w:val="2459340B"/>
    <w:multiLevelType w:val="hybridMultilevel"/>
    <w:tmpl w:val="62920794"/>
    <w:lvl w:ilvl="0" w:tplc="076AF21E">
      <w:start w:val="1"/>
      <w:numFmt w:val="decimal"/>
      <w:lvlText w:val="%1."/>
      <w:lvlJc w:val="left"/>
      <w:pPr>
        <w:ind w:left="720" w:hanging="360"/>
      </w:pPr>
      <w:rPr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24661A80"/>
    <w:multiLevelType w:val="hybridMultilevel"/>
    <w:tmpl w:val="38CA03E4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>
    <w:nsid w:val="24F33AF5"/>
    <w:multiLevelType w:val="hybridMultilevel"/>
    <w:tmpl w:val="474A6E00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9">
    <w:nsid w:val="259C7ABD"/>
    <w:multiLevelType w:val="hybridMultilevel"/>
    <w:tmpl w:val="7456970A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>
    <w:nsid w:val="26B533F0"/>
    <w:multiLevelType w:val="hybridMultilevel"/>
    <w:tmpl w:val="63E48C8C"/>
    <w:lvl w:ilvl="0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51">
    <w:nsid w:val="272F7727"/>
    <w:multiLevelType w:val="hybridMultilevel"/>
    <w:tmpl w:val="E5603A9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>
    <w:nsid w:val="27C61B88"/>
    <w:multiLevelType w:val="hybridMultilevel"/>
    <w:tmpl w:val="E09ECE52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3">
    <w:nsid w:val="28212632"/>
    <w:multiLevelType w:val="hybridMultilevel"/>
    <w:tmpl w:val="0902E636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>
    <w:nsid w:val="28EE6E71"/>
    <w:multiLevelType w:val="hybridMultilevel"/>
    <w:tmpl w:val="710411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29653E6D"/>
    <w:multiLevelType w:val="hybridMultilevel"/>
    <w:tmpl w:val="690445A4"/>
    <w:lvl w:ilvl="0" w:tplc="080E5662">
      <w:start w:val="1"/>
      <w:numFmt w:val="lowerLetter"/>
      <w:lvlText w:val="%1)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6">
    <w:nsid w:val="2A360AC1"/>
    <w:multiLevelType w:val="hybridMultilevel"/>
    <w:tmpl w:val="BF70E3E2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7">
    <w:nsid w:val="2A3D12EC"/>
    <w:multiLevelType w:val="hybridMultilevel"/>
    <w:tmpl w:val="C5D61F56"/>
    <w:lvl w:ilvl="0" w:tplc="9872E1E0">
      <w:start w:val="1"/>
      <w:numFmt w:val="decimal"/>
      <w:lvlText w:val="%1."/>
      <w:lvlJc w:val="left"/>
      <w:pPr>
        <w:ind w:left="108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8">
    <w:nsid w:val="2A912D11"/>
    <w:multiLevelType w:val="hybridMultilevel"/>
    <w:tmpl w:val="082E11EA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9">
    <w:nsid w:val="2B4063E3"/>
    <w:multiLevelType w:val="hybridMultilevel"/>
    <w:tmpl w:val="657A54EE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0">
    <w:nsid w:val="2BA06652"/>
    <w:multiLevelType w:val="hybridMultilevel"/>
    <w:tmpl w:val="487C2F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2BD7199F"/>
    <w:multiLevelType w:val="hybridMultilevel"/>
    <w:tmpl w:val="3E8875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2C4E7985"/>
    <w:multiLevelType w:val="hybridMultilevel"/>
    <w:tmpl w:val="1B641F2C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3">
    <w:nsid w:val="2CF02B2C"/>
    <w:multiLevelType w:val="hybridMultilevel"/>
    <w:tmpl w:val="C86A319A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4">
    <w:nsid w:val="2DC21908"/>
    <w:multiLevelType w:val="hybridMultilevel"/>
    <w:tmpl w:val="DB42FCE8"/>
    <w:lvl w:ilvl="0" w:tplc="8468215E">
      <w:start w:val="2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>
    <w:nsid w:val="2F580FA1"/>
    <w:multiLevelType w:val="hybridMultilevel"/>
    <w:tmpl w:val="8D86E868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6">
    <w:nsid w:val="2FB745BF"/>
    <w:multiLevelType w:val="hybridMultilevel"/>
    <w:tmpl w:val="D5E2B908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7">
    <w:nsid w:val="2FBE3807"/>
    <w:multiLevelType w:val="hybridMultilevel"/>
    <w:tmpl w:val="6900AAB8"/>
    <w:lvl w:ilvl="0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68">
    <w:nsid w:val="310000C2"/>
    <w:multiLevelType w:val="hybridMultilevel"/>
    <w:tmpl w:val="ED520588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9">
    <w:nsid w:val="33B84D4B"/>
    <w:multiLevelType w:val="hybridMultilevel"/>
    <w:tmpl w:val="9FB0CB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>
    <w:nsid w:val="33BC035A"/>
    <w:multiLevelType w:val="hybridMultilevel"/>
    <w:tmpl w:val="7E667C2A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1">
    <w:nsid w:val="34BD7446"/>
    <w:multiLevelType w:val="hybridMultilevel"/>
    <w:tmpl w:val="D248A052"/>
    <w:lvl w:ilvl="0" w:tplc="07CED27C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>
    <w:nsid w:val="34CF25FC"/>
    <w:multiLevelType w:val="hybridMultilevel"/>
    <w:tmpl w:val="AC106A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35AC469F"/>
    <w:multiLevelType w:val="hybridMultilevel"/>
    <w:tmpl w:val="FCAA9A9A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4">
    <w:nsid w:val="36FA502F"/>
    <w:multiLevelType w:val="hybridMultilevel"/>
    <w:tmpl w:val="E5241F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>
    <w:nsid w:val="38265806"/>
    <w:multiLevelType w:val="hybridMultilevel"/>
    <w:tmpl w:val="D9D2DE86"/>
    <w:lvl w:ilvl="0" w:tplc="7C80DA28">
      <w:start w:val="1"/>
      <w:numFmt w:val="upperLetter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>
    <w:nsid w:val="38BE046F"/>
    <w:multiLevelType w:val="hybridMultilevel"/>
    <w:tmpl w:val="86C6CD08"/>
    <w:lvl w:ilvl="0" w:tplc="30ACA7CA">
      <w:start w:val="1"/>
      <w:numFmt w:val="decimal"/>
      <w:lvlText w:val="%1."/>
      <w:lvlJc w:val="left"/>
      <w:pPr>
        <w:ind w:left="144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9A7644C0">
      <w:start w:val="1"/>
      <w:numFmt w:val="decimal"/>
      <w:lvlText w:val="%4."/>
      <w:lvlJc w:val="left"/>
      <w:pPr>
        <w:ind w:left="3600" w:hanging="360"/>
      </w:pPr>
      <w:rPr>
        <w:b/>
      </w:r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7">
    <w:nsid w:val="397A3743"/>
    <w:multiLevelType w:val="hybridMultilevel"/>
    <w:tmpl w:val="96001D56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8">
    <w:nsid w:val="39E13ABA"/>
    <w:multiLevelType w:val="hybridMultilevel"/>
    <w:tmpl w:val="4F1AFD84"/>
    <w:lvl w:ilvl="0" w:tplc="6674F7CA">
      <w:start w:val="1"/>
      <w:numFmt w:val="lowerLetter"/>
      <w:lvlText w:val="%1.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9">
    <w:nsid w:val="3A7962D5"/>
    <w:multiLevelType w:val="hybridMultilevel"/>
    <w:tmpl w:val="BC4068D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0">
    <w:nsid w:val="3FE44B88"/>
    <w:multiLevelType w:val="hybridMultilevel"/>
    <w:tmpl w:val="D36E9A7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1">
    <w:nsid w:val="40747267"/>
    <w:multiLevelType w:val="hybridMultilevel"/>
    <w:tmpl w:val="3BF44C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>
    <w:nsid w:val="40AD7E8D"/>
    <w:multiLevelType w:val="hybridMultilevel"/>
    <w:tmpl w:val="6F9E90E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3">
    <w:nsid w:val="417D2AD3"/>
    <w:multiLevelType w:val="hybridMultilevel"/>
    <w:tmpl w:val="5386A364"/>
    <w:lvl w:ilvl="0" w:tplc="C354E84A">
      <w:start w:val="1"/>
      <w:numFmt w:val="lowerLetter"/>
      <w:lvlText w:val="%1."/>
      <w:lvlJc w:val="left"/>
      <w:pPr>
        <w:ind w:left="108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4">
    <w:nsid w:val="42E03B59"/>
    <w:multiLevelType w:val="hybridMultilevel"/>
    <w:tmpl w:val="4A1EB06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9A7644C0">
      <w:start w:val="1"/>
      <w:numFmt w:val="decimal"/>
      <w:lvlText w:val="%4."/>
      <w:lvlJc w:val="left"/>
      <w:pPr>
        <w:ind w:left="2880" w:hanging="360"/>
      </w:pPr>
      <w:rPr>
        <w:b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>
    <w:nsid w:val="42F316FC"/>
    <w:multiLevelType w:val="hybridMultilevel"/>
    <w:tmpl w:val="CDBC1B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>
    <w:nsid w:val="447D3D16"/>
    <w:multiLevelType w:val="hybridMultilevel"/>
    <w:tmpl w:val="B5FC33DC"/>
    <w:lvl w:ilvl="0" w:tplc="60644934">
      <w:start w:val="25"/>
      <w:numFmt w:val="decimal"/>
      <w:lvlText w:val="(%1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7">
    <w:nsid w:val="460C02D2"/>
    <w:multiLevelType w:val="hybridMultilevel"/>
    <w:tmpl w:val="BE4848B8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8">
    <w:nsid w:val="46BD7D0A"/>
    <w:multiLevelType w:val="hybridMultilevel"/>
    <w:tmpl w:val="933253BE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9">
    <w:nsid w:val="46FE4C02"/>
    <w:multiLevelType w:val="hybridMultilevel"/>
    <w:tmpl w:val="4030EE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0">
    <w:nsid w:val="47B11C35"/>
    <w:multiLevelType w:val="hybridMultilevel"/>
    <w:tmpl w:val="579ECC8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1">
    <w:nsid w:val="47CA4928"/>
    <w:multiLevelType w:val="hybridMultilevel"/>
    <w:tmpl w:val="6B74CB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2">
    <w:nsid w:val="481D504D"/>
    <w:multiLevelType w:val="hybridMultilevel"/>
    <w:tmpl w:val="A96E941E"/>
    <w:lvl w:ilvl="0" w:tplc="B27E4146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3">
    <w:nsid w:val="48BB6294"/>
    <w:multiLevelType w:val="hybridMultilevel"/>
    <w:tmpl w:val="26EA54A4"/>
    <w:lvl w:ilvl="0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94">
    <w:nsid w:val="49ED569E"/>
    <w:multiLevelType w:val="hybridMultilevel"/>
    <w:tmpl w:val="8BFE2682"/>
    <w:lvl w:ilvl="0" w:tplc="AE50B658">
      <w:start w:val="1"/>
      <w:numFmt w:val="decimal"/>
      <w:lvlText w:val="%1."/>
      <w:lvlJc w:val="left"/>
      <w:pPr>
        <w:ind w:left="720" w:hanging="360"/>
      </w:pPr>
      <w:rPr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5">
    <w:nsid w:val="4A364D72"/>
    <w:multiLevelType w:val="hybridMultilevel"/>
    <w:tmpl w:val="C748C082"/>
    <w:lvl w:ilvl="0" w:tplc="0409000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364" w:hanging="360"/>
      </w:pPr>
    </w:lvl>
    <w:lvl w:ilvl="2" w:tplc="04090017">
      <w:start w:val="1"/>
      <w:numFmt w:val="lowerLetter"/>
      <w:lvlText w:val="%3)"/>
      <w:lvlJc w:val="left"/>
      <w:pPr>
        <w:ind w:left="2264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2804" w:hanging="360"/>
      </w:pPr>
    </w:lvl>
    <w:lvl w:ilvl="4" w:tplc="04090019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96">
    <w:nsid w:val="4AC40ED4"/>
    <w:multiLevelType w:val="hybridMultilevel"/>
    <w:tmpl w:val="F2788970"/>
    <w:lvl w:ilvl="0" w:tplc="2F0E76D6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7">
    <w:nsid w:val="4C2A3D1A"/>
    <w:multiLevelType w:val="hybridMultilevel"/>
    <w:tmpl w:val="984E72A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8">
    <w:nsid w:val="4C5F1813"/>
    <w:multiLevelType w:val="hybridMultilevel"/>
    <w:tmpl w:val="5832ED34"/>
    <w:lvl w:ilvl="0" w:tplc="9BFA35D4">
      <w:start w:val="5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9">
    <w:nsid w:val="4D130F43"/>
    <w:multiLevelType w:val="hybridMultilevel"/>
    <w:tmpl w:val="AC106A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0">
    <w:nsid w:val="4EB07AB1"/>
    <w:multiLevelType w:val="hybridMultilevel"/>
    <w:tmpl w:val="667C1D38"/>
    <w:lvl w:ilvl="0" w:tplc="48FEC8B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1">
    <w:nsid w:val="4F3A2FFC"/>
    <w:multiLevelType w:val="hybridMultilevel"/>
    <w:tmpl w:val="44E0BA0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2">
    <w:nsid w:val="5086783A"/>
    <w:multiLevelType w:val="hybridMultilevel"/>
    <w:tmpl w:val="1D5255E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>
    <w:nsid w:val="509365DE"/>
    <w:multiLevelType w:val="hybridMultilevel"/>
    <w:tmpl w:val="BDF62544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4">
    <w:nsid w:val="522C28BB"/>
    <w:multiLevelType w:val="hybridMultilevel"/>
    <w:tmpl w:val="D9D2DE86"/>
    <w:lvl w:ilvl="0" w:tplc="7C80DA28">
      <w:start w:val="1"/>
      <w:numFmt w:val="upperLetter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5">
    <w:nsid w:val="523F0F56"/>
    <w:multiLevelType w:val="hybridMultilevel"/>
    <w:tmpl w:val="2CC4C892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6">
    <w:nsid w:val="524C6C0B"/>
    <w:multiLevelType w:val="hybridMultilevel"/>
    <w:tmpl w:val="42D2DB1C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7">
    <w:nsid w:val="53582A2A"/>
    <w:multiLevelType w:val="hybridMultilevel"/>
    <w:tmpl w:val="487AD044"/>
    <w:lvl w:ilvl="0" w:tplc="7E88AA80">
      <w:start w:val="1"/>
      <w:numFmt w:val="decimal"/>
      <w:lvlText w:val="%1."/>
      <w:lvlJc w:val="left"/>
      <w:pPr>
        <w:ind w:left="108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9A7644C0">
      <w:start w:val="1"/>
      <w:numFmt w:val="decimal"/>
      <w:lvlText w:val="%4."/>
      <w:lvlJc w:val="left"/>
      <w:pPr>
        <w:ind w:left="3240" w:hanging="360"/>
      </w:pPr>
      <w:rPr>
        <w:b/>
      </w:r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8">
    <w:nsid w:val="53C0355C"/>
    <w:multiLevelType w:val="hybridMultilevel"/>
    <w:tmpl w:val="E10ABDE2"/>
    <w:lvl w:ilvl="0" w:tplc="1CC63D28">
      <w:start w:val="2"/>
      <w:numFmt w:val="lowerLetter"/>
      <w:lvlText w:val="%1)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9">
    <w:nsid w:val="56390892"/>
    <w:multiLevelType w:val="hybridMultilevel"/>
    <w:tmpl w:val="157440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0">
    <w:nsid w:val="5780027B"/>
    <w:multiLevelType w:val="hybridMultilevel"/>
    <w:tmpl w:val="0254CEBE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11">
    <w:nsid w:val="578E3CEC"/>
    <w:multiLevelType w:val="hybridMultilevel"/>
    <w:tmpl w:val="952A0962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12">
    <w:nsid w:val="57B20E97"/>
    <w:multiLevelType w:val="hybridMultilevel"/>
    <w:tmpl w:val="C68221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3">
    <w:nsid w:val="590E2A30"/>
    <w:multiLevelType w:val="hybridMultilevel"/>
    <w:tmpl w:val="5832ED34"/>
    <w:lvl w:ilvl="0" w:tplc="9BFA35D4">
      <w:start w:val="5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4">
    <w:nsid w:val="5C863FDC"/>
    <w:multiLevelType w:val="hybridMultilevel"/>
    <w:tmpl w:val="379A5C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5">
    <w:nsid w:val="5D305284"/>
    <w:multiLevelType w:val="hybridMultilevel"/>
    <w:tmpl w:val="06623FF4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6">
    <w:nsid w:val="5DD9216F"/>
    <w:multiLevelType w:val="hybridMultilevel"/>
    <w:tmpl w:val="439C316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7">
    <w:nsid w:val="5E5E7E52"/>
    <w:multiLevelType w:val="hybridMultilevel"/>
    <w:tmpl w:val="C4DA7F4A"/>
    <w:lvl w:ilvl="0" w:tplc="E4984C84">
      <w:start w:val="1"/>
      <w:numFmt w:val="decimal"/>
      <w:lvlText w:val="%1."/>
      <w:lvlJc w:val="left"/>
      <w:pPr>
        <w:ind w:left="108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8">
    <w:nsid w:val="60061735"/>
    <w:multiLevelType w:val="hybridMultilevel"/>
    <w:tmpl w:val="7BF0046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9">
    <w:nsid w:val="60376375"/>
    <w:multiLevelType w:val="hybridMultilevel"/>
    <w:tmpl w:val="F41C59CC"/>
    <w:lvl w:ilvl="0" w:tplc="04090019">
      <w:start w:val="1"/>
      <w:numFmt w:val="lowerLetter"/>
      <w:lvlText w:val="%1."/>
      <w:lvlJc w:val="left"/>
      <w:pPr>
        <w:ind w:left="2149" w:hanging="360"/>
      </w:pPr>
    </w:lvl>
    <w:lvl w:ilvl="1" w:tplc="04090019" w:tentative="1">
      <w:start w:val="1"/>
      <w:numFmt w:val="lowerLetter"/>
      <w:lvlText w:val="%2."/>
      <w:lvlJc w:val="left"/>
      <w:pPr>
        <w:ind w:left="2869" w:hanging="360"/>
      </w:pPr>
    </w:lvl>
    <w:lvl w:ilvl="2" w:tplc="0409001B" w:tentative="1">
      <w:start w:val="1"/>
      <w:numFmt w:val="lowerRoman"/>
      <w:lvlText w:val="%3."/>
      <w:lvlJc w:val="right"/>
      <w:pPr>
        <w:ind w:left="3589" w:hanging="180"/>
      </w:pPr>
    </w:lvl>
    <w:lvl w:ilvl="3" w:tplc="0409000F" w:tentative="1">
      <w:start w:val="1"/>
      <w:numFmt w:val="decimal"/>
      <w:lvlText w:val="%4."/>
      <w:lvlJc w:val="left"/>
      <w:pPr>
        <w:ind w:left="4309" w:hanging="360"/>
      </w:pPr>
    </w:lvl>
    <w:lvl w:ilvl="4" w:tplc="04090019" w:tentative="1">
      <w:start w:val="1"/>
      <w:numFmt w:val="lowerLetter"/>
      <w:lvlText w:val="%5."/>
      <w:lvlJc w:val="left"/>
      <w:pPr>
        <w:ind w:left="5029" w:hanging="360"/>
      </w:pPr>
    </w:lvl>
    <w:lvl w:ilvl="5" w:tplc="0409001B" w:tentative="1">
      <w:start w:val="1"/>
      <w:numFmt w:val="lowerRoman"/>
      <w:lvlText w:val="%6."/>
      <w:lvlJc w:val="right"/>
      <w:pPr>
        <w:ind w:left="5749" w:hanging="180"/>
      </w:pPr>
    </w:lvl>
    <w:lvl w:ilvl="6" w:tplc="0409000F" w:tentative="1">
      <w:start w:val="1"/>
      <w:numFmt w:val="decimal"/>
      <w:lvlText w:val="%7."/>
      <w:lvlJc w:val="left"/>
      <w:pPr>
        <w:ind w:left="6469" w:hanging="360"/>
      </w:pPr>
    </w:lvl>
    <w:lvl w:ilvl="7" w:tplc="04090019" w:tentative="1">
      <w:start w:val="1"/>
      <w:numFmt w:val="lowerLetter"/>
      <w:lvlText w:val="%8."/>
      <w:lvlJc w:val="left"/>
      <w:pPr>
        <w:ind w:left="7189" w:hanging="360"/>
      </w:pPr>
    </w:lvl>
    <w:lvl w:ilvl="8" w:tplc="04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20">
    <w:nsid w:val="63A90453"/>
    <w:multiLevelType w:val="hybridMultilevel"/>
    <w:tmpl w:val="96001D56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1">
    <w:nsid w:val="65AA0A3C"/>
    <w:multiLevelType w:val="hybridMultilevel"/>
    <w:tmpl w:val="B0A05BDA"/>
    <w:lvl w:ilvl="0" w:tplc="13E222CA">
      <w:start w:val="1"/>
      <w:numFmt w:val="decimal"/>
      <w:lvlText w:val="%1)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2">
    <w:nsid w:val="66453A98"/>
    <w:multiLevelType w:val="hybridMultilevel"/>
    <w:tmpl w:val="2B329396"/>
    <w:lvl w:ilvl="0" w:tplc="0409000F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23">
    <w:nsid w:val="668243FB"/>
    <w:multiLevelType w:val="hybridMultilevel"/>
    <w:tmpl w:val="A1E69882"/>
    <w:lvl w:ilvl="0" w:tplc="04090019">
      <w:start w:val="1"/>
      <w:numFmt w:val="lowerLetter"/>
      <w:lvlText w:val="%1."/>
      <w:lvlJc w:val="left"/>
      <w:pPr>
        <w:ind w:left="2149" w:hanging="360"/>
      </w:pPr>
    </w:lvl>
    <w:lvl w:ilvl="1" w:tplc="04090019" w:tentative="1">
      <w:start w:val="1"/>
      <w:numFmt w:val="lowerLetter"/>
      <w:lvlText w:val="%2."/>
      <w:lvlJc w:val="left"/>
      <w:pPr>
        <w:ind w:left="2869" w:hanging="360"/>
      </w:pPr>
    </w:lvl>
    <w:lvl w:ilvl="2" w:tplc="0409001B" w:tentative="1">
      <w:start w:val="1"/>
      <w:numFmt w:val="lowerRoman"/>
      <w:lvlText w:val="%3."/>
      <w:lvlJc w:val="right"/>
      <w:pPr>
        <w:ind w:left="3589" w:hanging="180"/>
      </w:pPr>
    </w:lvl>
    <w:lvl w:ilvl="3" w:tplc="0409000F" w:tentative="1">
      <w:start w:val="1"/>
      <w:numFmt w:val="decimal"/>
      <w:lvlText w:val="%4."/>
      <w:lvlJc w:val="left"/>
      <w:pPr>
        <w:ind w:left="4309" w:hanging="360"/>
      </w:pPr>
    </w:lvl>
    <w:lvl w:ilvl="4" w:tplc="04090019" w:tentative="1">
      <w:start w:val="1"/>
      <w:numFmt w:val="lowerLetter"/>
      <w:lvlText w:val="%5."/>
      <w:lvlJc w:val="left"/>
      <w:pPr>
        <w:ind w:left="5029" w:hanging="360"/>
      </w:pPr>
    </w:lvl>
    <w:lvl w:ilvl="5" w:tplc="0409001B" w:tentative="1">
      <w:start w:val="1"/>
      <w:numFmt w:val="lowerRoman"/>
      <w:lvlText w:val="%6."/>
      <w:lvlJc w:val="right"/>
      <w:pPr>
        <w:ind w:left="5749" w:hanging="180"/>
      </w:pPr>
    </w:lvl>
    <w:lvl w:ilvl="6" w:tplc="0409000F" w:tentative="1">
      <w:start w:val="1"/>
      <w:numFmt w:val="decimal"/>
      <w:lvlText w:val="%7."/>
      <w:lvlJc w:val="left"/>
      <w:pPr>
        <w:ind w:left="6469" w:hanging="360"/>
      </w:pPr>
    </w:lvl>
    <w:lvl w:ilvl="7" w:tplc="04090019" w:tentative="1">
      <w:start w:val="1"/>
      <w:numFmt w:val="lowerLetter"/>
      <w:lvlText w:val="%8."/>
      <w:lvlJc w:val="left"/>
      <w:pPr>
        <w:ind w:left="7189" w:hanging="360"/>
      </w:pPr>
    </w:lvl>
    <w:lvl w:ilvl="8" w:tplc="04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24">
    <w:nsid w:val="66A3518E"/>
    <w:multiLevelType w:val="hybridMultilevel"/>
    <w:tmpl w:val="EBD00C2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5">
    <w:nsid w:val="673233CA"/>
    <w:multiLevelType w:val="hybridMultilevel"/>
    <w:tmpl w:val="F66C59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6">
    <w:nsid w:val="6762793D"/>
    <w:multiLevelType w:val="hybridMultilevel"/>
    <w:tmpl w:val="42E477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7">
    <w:nsid w:val="69DC64E1"/>
    <w:multiLevelType w:val="hybridMultilevel"/>
    <w:tmpl w:val="CB60AD9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8">
    <w:nsid w:val="6A714C2A"/>
    <w:multiLevelType w:val="hybridMultilevel"/>
    <w:tmpl w:val="82FA1A6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29">
    <w:nsid w:val="6AB03741"/>
    <w:multiLevelType w:val="hybridMultilevel"/>
    <w:tmpl w:val="03E49196"/>
    <w:lvl w:ilvl="0" w:tplc="20E2FAEC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0">
    <w:nsid w:val="6AED4ED2"/>
    <w:multiLevelType w:val="hybridMultilevel"/>
    <w:tmpl w:val="7F28BFE0"/>
    <w:lvl w:ilvl="0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131">
    <w:nsid w:val="6BA737AA"/>
    <w:multiLevelType w:val="hybridMultilevel"/>
    <w:tmpl w:val="560CA3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2">
    <w:nsid w:val="6C2924FC"/>
    <w:multiLevelType w:val="hybridMultilevel"/>
    <w:tmpl w:val="25126C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3">
    <w:nsid w:val="6C6A6CEA"/>
    <w:multiLevelType w:val="hybridMultilevel"/>
    <w:tmpl w:val="EA8C828E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4">
    <w:nsid w:val="6CA67364"/>
    <w:multiLevelType w:val="hybridMultilevel"/>
    <w:tmpl w:val="3E884398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5">
    <w:nsid w:val="6D105F53"/>
    <w:multiLevelType w:val="hybridMultilevel"/>
    <w:tmpl w:val="662E89E6"/>
    <w:lvl w:ilvl="0" w:tplc="E4984C84">
      <w:start w:val="1"/>
      <w:numFmt w:val="decimal"/>
      <w:lvlText w:val="%1."/>
      <w:lvlJc w:val="left"/>
      <w:pPr>
        <w:ind w:left="108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6">
    <w:nsid w:val="6E91033E"/>
    <w:multiLevelType w:val="hybridMultilevel"/>
    <w:tmpl w:val="269C88D0"/>
    <w:lvl w:ilvl="0" w:tplc="A382641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7">
    <w:nsid w:val="7035730F"/>
    <w:multiLevelType w:val="hybridMultilevel"/>
    <w:tmpl w:val="35A8F2A4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9A7644C0">
      <w:start w:val="1"/>
      <w:numFmt w:val="decimal"/>
      <w:lvlText w:val="%4."/>
      <w:lvlJc w:val="left"/>
      <w:pPr>
        <w:ind w:left="3600" w:hanging="360"/>
      </w:pPr>
      <w:rPr>
        <w:b/>
      </w:r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8">
    <w:nsid w:val="70FF3C0F"/>
    <w:multiLevelType w:val="hybridMultilevel"/>
    <w:tmpl w:val="3A24EBF8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9">
    <w:nsid w:val="73153D0D"/>
    <w:multiLevelType w:val="hybridMultilevel"/>
    <w:tmpl w:val="9F96D710"/>
    <w:lvl w:ilvl="0" w:tplc="3F3EBDA8">
      <w:start w:val="1"/>
      <w:numFmt w:val="decimal"/>
      <w:lvlText w:val="%1."/>
      <w:lvlJc w:val="left"/>
      <w:pPr>
        <w:ind w:left="720" w:hanging="360"/>
      </w:pPr>
      <w:rPr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0">
    <w:nsid w:val="735F4228"/>
    <w:multiLevelType w:val="hybridMultilevel"/>
    <w:tmpl w:val="69D0EDC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41">
    <w:nsid w:val="739D2507"/>
    <w:multiLevelType w:val="hybridMultilevel"/>
    <w:tmpl w:val="00A28B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2">
    <w:nsid w:val="74BC23ED"/>
    <w:multiLevelType w:val="hybridMultilevel"/>
    <w:tmpl w:val="CCF0CB6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3">
    <w:nsid w:val="75B9059D"/>
    <w:multiLevelType w:val="hybridMultilevel"/>
    <w:tmpl w:val="F65A7C6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4">
    <w:nsid w:val="772233C3"/>
    <w:multiLevelType w:val="hybridMultilevel"/>
    <w:tmpl w:val="DD5235A8"/>
    <w:lvl w:ilvl="0" w:tplc="D5D01DDC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5">
    <w:nsid w:val="77B945C5"/>
    <w:multiLevelType w:val="hybridMultilevel"/>
    <w:tmpl w:val="579ECC8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6">
    <w:nsid w:val="7C0D541A"/>
    <w:multiLevelType w:val="hybridMultilevel"/>
    <w:tmpl w:val="A9F8179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7">
    <w:nsid w:val="7C924AEC"/>
    <w:multiLevelType w:val="hybridMultilevel"/>
    <w:tmpl w:val="2768304C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8">
    <w:nsid w:val="7D45117A"/>
    <w:multiLevelType w:val="hybridMultilevel"/>
    <w:tmpl w:val="AE3005E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9">
    <w:nsid w:val="7E433741"/>
    <w:multiLevelType w:val="hybridMultilevel"/>
    <w:tmpl w:val="E566FFAA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0">
    <w:nsid w:val="7F460310"/>
    <w:multiLevelType w:val="hybridMultilevel"/>
    <w:tmpl w:val="448C0DAA"/>
    <w:lvl w:ilvl="0" w:tplc="9C3A0536">
      <w:start w:val="1"/>
      <w:numFmt w:val="lowerLetter"/>
      <w:lvlText w:val="%1.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1">
    <w:nsid w:val="7FD017E8"/>
    <w:multiLevelType w:val="hybridMultilevel"/>
    <w:tmpl w:val="69D0EDCC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num w:numId="1">
    <w:abstractNumId w:val="81"/>
  </w:num>
  <w:num w:numId="2">
    <w:abstractNumId w:val="84"/>
  </w:num>
  <w:num w:numId="3">
    <w:abstractNumId w:val="89"/>
  </w:num>
  <w:num w:numId="4">
    <w:abstractNumId w:val="138"/>
  </w:num>
  <w:num w:numId="5">
    <w:abstractNumId w:val="133"/>
  </w:num>
  <w:num w:numId="6">
    <w:abstractNumId w:val="17"/>
  </w:num>
  <w:num w:numId="7">
    <w:abstractNumId w:val="88"/>
  </w:num>
  <w:num w:numId="8">
    <w:abstractNumId w:val="34"/>
  </w:num>
  <w:num w:numId="9">
    <w:abstractNumId w:val="82"/>
  </w:num>
  <w:num w:numId="10">
    <w:abstractNumId w:val="111"/>
  </w:num>
  <w:num w:numId="11">
    <w:abstractNumId w:val="50"/>
  </w:num>
  <w:num w:numId="12">
    <w:abstractNumId w:val="130"/>
  </w:num>
  <w:num w:numId="13">
    <w:abstractNumId w:val="67"/>
  </w:num>
  <w:num w:numId="14">
    <w:abstractNumId w:val="97"/>
  </w:num>
  <w:num w:numId="15">
    <w:abstractNumId w:val="116"/>
  </w:num>
  <w:num w:numId="16">
    <w:abstractNumId w:val="38"/>
  </w:num>
  <w:num w:numId="17">
    <w:abstractNumId w:val="52"/>
  </w:num>
  <w:num w:numId="18">
    <w:abstractNumId w:val="48"/>
  </w:num>
  <w:num w:numId="19">
    <w:abstractNumId w:val="93"/>
  </w:num>
  <w:num w:numId="20">
    <w:abstractNumId w:val="7"/>
  </w:num>
  <w:num w:numId="21">
    <w:abstractNumId w:val="148"/>
  </w:num>
  <w:num w:numId="22">
    <w:abstractNumId w:val="0"/>
  </w:num>
  <w:num w:numId="23">
    <w:abstractNumId w:val="44"/>
  </w:num>
  <w:num w:numId="24">
    <w:abstractNumId w:val="12"/>
  </w:num>
  <w:num w:numId="25">
    <w:abstractNumId w:val="119"/>
  </w:num>
  <w:num w:numId="26">
    <w:abstractNumId w:val="27"/>
  </w:num>
  <w:num w:numId="27">
    <w:abstractNumId w:val="123"/>
  </w:num>
  <w:num w:numId="28">
    <w:abstractNumId w:val="1"/>
  </w:num>
  <w:num w:numId="29">
    <w:abstractNumId w:val="146"/>
  </w:num>
  <w:num w:numId="30">
    <w:abstractNumId w:val="59"/>
  </w:num>
  <w:num w:numId="31">
    <w:abstractNumId w:val="149"/>
  </w:num>
  <w:num w:numId="32">
    <w:abstractNumId w:val="45"/>
  </w:num>
  <w:num w:numId="33">
    <w:abstractNumId w:val="56"/>
  </w:num>
  <w:num w:numId="34">
    <w:abstractNumId w:val="5"/>
  </w:num>
  <w:num w:numId="35">
    <w:abstractNumId w:val="87"/>
  </w:num>
  <w:num w:numId="36">
    <w:abstractNumId w:val="114"/>
  </w:num>
  <w:num w:numId="37">
    <w:abstractNumId w:val="54"/>
  </w:num>
  <w:num w:numId="38">
    <w:abstractNumId w:val="46"/>
  </w:num>
  <w:num w:numId="39">
    <w:abstractNumId w:val="125"/>
  </w:num>
  <w:num w:numId="40">
    <w:abstractNumId w:val="96"/>
  </w:num>
  <w:num w:numId="41">
    <w:abstractNumId w:val="131"/>
  </w:num>
  <w:num w:numId="42">
    <w:abstractNumId w:val="42"/>
  </w:num>
  <w:num w:numId="43">
    <w:abstractNumId w:val="72"/>
  </w:num>
  <w:num w:numId="44">
    <w:abstractNumId w:val="142"/>
  </w:num>
  <w:num w:numId="45">
    <w:abstractNumId w:val="85"/>
  </w:num>
  <w:num w:numId="46">
    <w:abstractNumId w:val="74"/>
  </w:num>
  <w:num w:numId="47">
    <w:abstractNumId w:val="75"/>
  </w:num>
  <w:num w:numId="48">
    <w:abstractNumId w:val="145"/>
  </w:num>
  <w:num w:numId="49">
    <w:abstractNumId w:val="98"/>
  </w:num>
  <w:num w:numId="50">
    <w:abstractNumId w:val="36"/>
  </w:num>
  <w:num w:numId="51">
    <w:abstractNumId w:val="140"/>
  </w:num>
  <w:num w:numId="52">
    <w:abstractNumId w:val="19"/>
  </w:num>
  <w:num w:numId="53">
    <w:abstractNumId w:val="26"/>
  </w:num>
  <w:num w:numId="54">
    <w:abstractNumId w:val="43"/>
  </w:num>
  <w:num w:numId="55">
    <w:abstractNumId w:val="143"/>
  </w:num>
  <w:num w:numId="56">
    <w:abstractNumId w:val="8"/>
  </w:num>
  <w:num w:numId="57">
    <w:abstractNumId w:val="6"/>
  </w:num>
  <w:num w:numId="58">
    <w:abstractNumId w:val="32"/>
  </w:num>
  <w:num w:numId="59">
    <w:abstractNumId w:val="104"/>
  </w:num>
  <w:num w:numId="60">
    <w:abstractNumId w:val="90"/>
  </w:num>
  <w:num w:numId="61">
    <w:abstractNumId w:val="118"/>
  </w:num>
  <w:num w:numId="62">
    <w:abstractNumId w:val="151"/>
  </w:num>
  <w:num w:numId="63">
    <w:abstractNumId w:val="110"/>
  </w:num>
  <w:num w:numId="64">
    <w:abstractNumId w:val="128"/>
  </w:num>
  <w:num w:numId="65">
    <w:abstractNumId w:val="113"/>
  </w:num>
  <w:num w:numId="66">
    <w:abstractNumId w:val="99"/>
  </w:num>
  <w:num w:numId="67">
    <w:abstractNumId w:val="24"/>
  </w:num>
  <w:num w:numId="68">
    <w:abstractNumId w:val="11"/>
  </w:num>
  <w:num w:numId="69">
    <w:abstractNumId w:val="2"/>
  </w:num>
  <w:num w:numId="70">
    <w:abstractNumId w:val="78"/>
  </w:num>
  <w:num w:numId="71">
    <w:abstractNumId w:val="136"/>
  </w:num>
  <w:num w:numId="72">
    <w:abstractNumId w:val="83"/>
  </w:num>
  <w:num w:numId="73">
    <w:abstractNumId w:val="49"/>
  </w:num>
  <w:num w:numId="74">
    <w:abstractNumId w:val="33"/>
  </w:num>
  <w:num w:numId="75">
    <w:abstractNumId w:val="64"/>
  </w:num>
  <w:num w:numId="76">
    <w:abstractNumId w:val="77"/>
  </w:num>
  <w:num w:numId="77">
    <w:abstractNumId w:val="129"/>
  </w:num>
  <w:num w:numId="78">
    <w:abstractNumId w:val="55"/>
  </w:num>
  <w:num w:numId="79">
    <w:abstractNumId w:val="108"/>
  </w:num>
  <w:num w:numId="80">
    <w:abstractNumId w:val="71"/>
  </w:num>
  <w:num w:numId="81">
    <w:abstractNumId w:val="35"/>
  </w:num>
  <w:num w:numId="82">
    <w:abstractNumId w:val="120"/>
  </w:num>
  <w:num w:numId="83">
    <w:abstractNumId w:val="13"/>
  </w:num>
  <w:num w:numId="84">
    <w:abstractNumId w:val="150"/>
  </w:num>
  <w:num w:numId="85">
    <w:abstractNumId w:val="40"/>
  </w:num>
  <w:num w:numId="86">
    <w:abstractNumId w:val="105"/>
  </w:num>
  <w:num w:numId="87">
    <w:abstractNumId w:val="15"/>
  </w:num>
  <w:num w:numId="88">
    <w:abstractNumId w:val="107"/>
  </w:num>
  <w:num w:numId="89">
    <w:abstractNumId w:val="76"/>
  </w:num>
  <w:num w:numId="90">
    <w:abstractNumId w:val="137"/>
  </w:num>
  <w:num w:numId="91">
    <w:abstractNumId w:val="115"/>
  </w:num>
  <w:num w:numId="92">
    <w:abstractNumId w:val="100"/>
  </w:num>
  <w:num w:numId="93">
    <w:abstractNumId w:val="68"/>
  </w:num>
  <w:num w:numId="94">
    <w:abstractNumId w:val="92"/>
  </w:num>
  <w:num w:numId="95">
    <w:abstractNumId w:val="3"/>
  </w:num>
  <w:num w:numId="96">
    <w:abstractNumId w:val="28"/>
  </w:num>
  <w:num w:numId="97">
    <w:abstractNumId w:val="141"/>
  </w:num>
  <w:num w:numId="98">
    <w:abstractNumId w:val="47"/>
  </w:num>
  <w:num w:numId="99">
    <w:abstractNumId w:val="103"/>
  </w:num>
  <w:num w:numId="100">
    <w:abstractNumId w:val="121"/>
  </w:num>
  <w:num w:numId="101">
    <w:abstractNumId w:val="62"/>
  </w:num>
  <w:num w:numId="102">
    <w:abstractNumId w:val="65"/>
  </w:num>
  <w:num w:numId="103">
    <w:abstractNumId w:val="58"/>
  </w:num>
  <w:num w:numId="104">
    <w:abstractNumId w:val="144"/>
  </w:num>
  <w:num w:numId="105">
    <w:abstractNumId w:val="57"/>
  </w:num>
  <w:num w:numId="106">
    <w:abstractNumId w:val="135"/>
  </w:num>
  <w:num w:numId="107">
    <w:abstractNumId w:val="117"/>
  </w:num>
  <w:num w:numId="108">
    <w:abstractNumId w:val="53"/>
  </w:num>
  <w:num w:numId="109">
    <w:abstractNumId w:val="14"/>
  </w:num>
  <w:num w:numId="110">
    <w:abstractNumId w:val="122"/>
  </w:num>
  <w:num w:numId="111">
    <w:abstractNumId w:val="37"/>
  </w:num>
  <w:num w:numId="112">
    <w:abstractNumId w:val="29"/>
  </w:num>
  <w:num w:numId="113">
    <w:abstractNumId w:val="139"/>
  </w:num>
  <w:num w:numId="114">
    <w:abstractNumId w:val="109"/>
  </w:num>
  <w:num w:numId="115">
    <w:abstractNumId w:val="112"/>
  </w:num>
  <w:num w:numId="116">
    <w:abstractNumId w:val="39"/>
  </w:num>
  <w:num w:numId="117">
    <w:abstractNumId w:val="69"/>
  </w:num>
  <w:num w:numId="118">
    <w:abstractNumId w:val="134"/>
  </w:num>
  <w:num w:numId="119">
    <w:abstractNumId w:val="73"/>
  </w:num>
  <w:num w:numId="120">
    <w:abstractNumId w:val="31"/>
  </w:num>
  <w:num w:numId="121">
    <w:abstractNumId w:val="30"/>
  </w:num>
  <w:num w:numId="122">
    <w:abstractNumId w:val="63"/>
  </w:num>
  <w:num w:numId="123">
    <w:abstractNumId w:val="126"/>
  </w:num>
  <w:num w:numId="124">
    <w:abstractNumId w:val="102"/>
  </w:num>
  <w:num w:numId="125">
    <w:abstractNumId w:val="127"/>
  </w:num>
  <w:num w:numId="126">
    <w:abstractNumId w:val="16"/>
  </w:num>
  <w:num w:numId="127">
    <w:abstractNumId w:val="20"/>
  </w:num>
  <w:num w:numId="128">
    <w:abstractNumId w:val="132"/>
  </w:num>
  <w:num w:numId="129">
    <w:abstractNumId w:val="61"/>
  </w:num>
  <w:num w:numId="130">
    <w:abstractNumId w:val="101"/>
  </w:num>
  <w:num w:numId="131">
    <w:abstractNumId w:val="21"/>
  </w:num>
  <w:num w:numId="132">
    <w:abstractNumId w:val="86"/>
  </w:num>
  <w:num w:numId="133">
    <w:abstractNumId w:val="60"/>
  </w:num>
  <w:num w:numId="134">
    <w:abstractNumId w:val="41"/>
  </w:num>
  <w:num w:numId="135">
    <w:abstractNumId w:val="9"/>
  </w:num>
  <w:num w:numId="136">
    <w:abstractNumId w:val="66"/>
  </w:num>
  <w:num w:numId="137">
    <w:abstractNumId w:val="106"/>
  </w:num>
  <w:num w:numId="138">
    <w:abstractNumId w:val="10"/>
  </w:num>
  <w:num w:numId="139">
    <w:abstractNumId w:val="79"/>
  </w:num>
  <w:num w:numId="140">
    <w:abstractNumId w:val="18"/>
  </w:num>
  <w:num w:numId="141">
    <w:abstractNumId w:val="91"/>
  </w:num>
  <w:num w:numId="142">
    <w:abstractNumId w:val="147"/>
  </w:num>
  <w:num w:numId="143">
    <w:abstractNumId w:val="4"/>
  </w:num>
  <w:num w:numId="144">
    <w:abstractNumId w:val="23"/>
  </w:num>
  <w:num w:numId="145">
    <w:abstractNumId w:val="51"/>
  </w:num>
  <w:num w:numId="146">
    <w:abstractNumId w:val="95"/>
  </w:num>
  <w:num w:numId="147">
    <w:abstractNumId w:val="25"/>
  </w:num>
  <w:num w:numId="148">
    <w:abstractNumId w:val="70"/>
  </w:num>
  <w:num w:numId="149">
    <w:abstractNumId w:val="80"/>
  </w:num>
  <w:num w:numId="150">
    <w:abstractNumId w:val="124"/>
  </w:num>
  <w:num w:numId="151">
    <w:abstractNumId w:val="22"/>
  </w:num>
  <w:num w:numId="152">
    <w:abstractNumId w:val="94"/>
  </w:num>
  <w:numIdMacAtCleanup w:val="1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6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455CB"/>
    <w:rsid w:val="00000563"/>
    <w:rsid w:val="000017A6"/>
    <w:rsid w:val="00001A82"/>
    <w:rsid w:val="00001D5C"/>
    <w:rsid w:val="000031B9"/>
    <w:rsid w:val="00003578"/>
    <w:rsid w:val="000041FC"/>
    <w:rsid w:val="00004812"/>
    <w:rsid w:val="00004E0B"/>
    <w:rsid w:val="000068F4"/>
    <w:rsid w:val="00007942"/>
    <w:rsid w:val="00010D3B"/>
    <w:rsid w:val="0001266C"/>
    <w:rsid w:val="00014617"/>
    <w:rsid w:val="00014E50"/>
    <w:rsid w:val="000150BD"/>
    <w:rsid w:val="00015842"/>
    <w:rsid w:val="00015DD5"/>
    <w:rsid w:val="0001797E"/>
    <w:rsid w:val="0002069A"/>
    <w:rsid w:val="00021231"/>
    <w:rsid w:val="00021B4E"/>
    <w:rsid w:val="00023768"/>
    <w:rsid w:val="00025B19"/>
    <w:rsid w:val="000267B3"/>
    <w:rsid w:val="00026DCF"/>
    <w:rsid w:val="00027A62"/>
    <w:rsid w:val="0003081A"/>
    <w:rsid w:val="00033691"/>
    <w:rsid w:val="00033B3F"/>
    <w:rsid w:val="00033D21"/>
    <w:rsid w:val="00034481"/>
    <w:rsid w:val="0003480B"/>
    <w:rsid w:val="00034E23"/>
    <w:rsid w:val="00035415"/>
    <w:rsid w:val="0003621E"/>
    <w:rsid w:val="00036931"/>
    <w:rsid w:val="00037889"/>
    <w:rsid w:val="00042626"/>
    <w:rsid w:val="00043DBE"/>
    <w:rsid w:val="0004474C"/>
    <w:rsid w:val="0004662A"/>
    <w:rsid w:val="0005060A"/>
    <w:rsid w:val="00051B14"/>
    <w:rsid w:val="0005308D"/>
    <w:rsid w:val="0005426E"/>
    <w:rsid w:val="000543D9"/>
    <w:rsid w:val="000553A8"/>
    <w:rsid w:val="00055B1F"/>
    <w:rsid w:val="00055FEA"/>
    <w:rsid w:val="00060096"/>
    <w:rsid w:val="00060D53"/>
    <w:rsid w:val="00061925"/>
    <w:rsid w:val="000625BC"/>
    <w:rsid w:val="0007024A"/>
    <w:rsid w:val="00071F01"/>
    <w:rsid w:val="000747C1"/>
    <w:rsid w:val="0007495A"/>
    <w:rsid w:val="00074A62"/>
    <w:rsid w:val="0007631D"/>
    <w:rsid w:val="0007727F"/>
    <w:rsid w:val="00081F60"/>
    <w:rsid w:val="00083F52"/>
    <w:rsid w:val="00083F5B"/>
    <w:rsid w:val="000848BB"/>
    <w:rsid w:val="000863EC"/>
    <w:rsid w:val="00087C35"/>
    <w:rsid w:val="000932E5"/>
    <w:rsid w:val="00093A65"/>
    <w:rsid w:val="00093B21"/>
    <w:rsid w:val="0009445E"/>
    <w:rsid w:val="000945DB"/>
    <w:rsid w:val="00094742"/>
    <w:rsid w:val="0009675F"/>
    <w:rsid w:val="00096919"/>
    <w:rsid w:val="000A20E5"/>
    <w:rsid w:val="000A433E"/>
    <w:rsid w:val="000A4A1B"/>
    <w:rsid w:val="000A4BCF"/>
    <w:rsid w:val="000A5946"/>
    <w:rsid w:val="000A6C94"/>
    <w:rsid w:val="000A7154"/>
    <w:rsid w:val="000B00DF"/>
    <w:rsid w:val="000B4230"/>
    <w:rsid w:val="000B466E"/>
    <w:rsid w:val="000B5038"/>
    <w:rsid w:val="000B5F0D"/>
    <w:rsid w:val="000B6B50"/>
    <w:rsid w:val="000B7DAA"/>
    <w:rsid w:val="000B7F53"/>
    <w:rsid w:val="000C28D4"/>
    <w:rsid w:val="000C50FC"/>
    <w:rsid w:val="000D0C12"/>
    <w:rsid w:val="000D367E"/>
    <w:rsid w:val="000D64D7"/>
    <w:rsid w:val="000D6FCA"/>
    <w:rsid w:val="000D7B09"/>
    <w:rsid w:val="000E006D"/>
    <w:rsid w:val="000E02C3"/>
    <w:rsid w:val="000E6147"/>
    <w:rsid w:val="000E7DFA"/>
    <w:rsid w:val="000F0E86"/>
    <w:rsid w:val="000F225A"/>
    <w:rsid w:val="000F51B5"/>
    <w:rsid w:val="000F5FA3"/>
    <w:rsid w:val="000F748E"/>
    <w:rsid w:val="00100697"/>
    <w:rsid w:val="001023AE"/>
    <w:rsid w:val="00103295"/>
    <w:rsid w:val="001067B0"/>
    <w:rsid w:val="001072E0"/>
    <w:rsid w:val="001077CE"/>
    <w:rsid w:val="00110121"/>
    <w:rsid w:val="001108BC"/>
    <w:rsid w:val="0011101D"/>
    <w:rsid w:val="00114042"/>
    <w:rsid w:val="001141F7"/>
    <w:rsid w:val="00120A1B"/>
    <w:rsid w:val="00120AEF"/>
    <w:rsid w:val="00125EC4"/>
    <w:rsid w:val="00126BE3"/>
    <w:rsid w:val="00131246"/>
    <w:rsid w:val="00132E18"/>
    <w:rsid w:val="0013405F"/>
    <w:rsid w:val="00136FD0"/>
    <w:rsid w:val="00140CFB"/>
    <w:rsid w:val="00141DCB"/>
    <w:rsid w:val="001424AF"/>
    <w:rsid w:val="00142F5C"/>
    <w:rsid w:val="0014400E"/>
    <w:rsid w:val="00146768"/>
    <w:rsid w:val="00147B39"/>
    <w:rsid w:val="00150D52"/>
    <w:rsid w:val="001553C6"/>
    <w:rsid w:val="001560B0"/>
    <w:rsid w:val="001574ED"/>
    <w:rsid w:val="00162E85"/>
    <w:rsid w:val="00164FF4"/>
    <w:rsid w:val="00165CF9"/>
    <w:rsid w:val="0017050F"/>
    <w:rsid w:val="00173A88"/>
    <w:rsid w:val="00174BD9"/>
    <w:rsid w:val="00175875"/>
    <w:rsid w:val="00176665"/>
    <w:rsid w:val="00180A6C"/>
    <w:rsid w:val="0018266E"/>
    <w:rsid w:val="00183761"/>
    <w:rsid w:val="00186626"/>
    <w:rsid w:val="00190C23"/>
    <w:rsid w:val="00190DB6"/>
    <w:rsid w:val="00193955"/>
    <w:rsid w:val="00194CFF"/>
    <w:rsid w:val="00197143"/>
    <w:rsid w:val="001A0567"/>
    <w:rsid w:val="001A0D2C"/>
    <w:rsid w:val="001A1794"/>
    <w:rsid w:val="001A188A"/>
    <w:rsid w:val="001A1896"/>
    <w:rsid w:val="001A31B4"/>
    <w:rsid w:val="001A7242"/>
    <w:rsid w:val="001A795C"/>
    <w:rsid w:val="001A7DEC"/>
    <w:rsid w:val="001B0294"/>
    <w:rsid w:val="001B0378"/>
    <w:rsid w:val="001B191E"/>
    <w:rsid w:val="001B37D9"/>
    <w:rsid w:val="001B3D92"/>
    <w:rsid w:val="001C05D9"/>
    <w:rsid w:val="001C1391"/>
    <w:rsid w:val="001C1764"/>
    <w:rsid w:val="001C1934"/>
    <w:rsid w:val="001C2B3B"/>
    <w:rsid w:val="001C4152"/>
    <w:rsid w:val="001C4FE0"/>
    <w:rsid w:val="001C5421"/>
    <w:rsid w:val="001C60E8"/>
    <w:rsid w:val="001C6ED6"/>
    <w:rsid w:val="001D0932"/>
    <w:rsid w:val="001D0E28"/>
    <w:rsid w:val="001D4B80"/>
    <w:rsid w:val="001D51EC"/>
    <w:rsid w:val="001E002D"/>
    <w:rsid w:val="001E087D"/>
    <w:rsid w:val="001E20D6"/>
    <w:rsid w:val="001E25AA"/>
    <w:rsid w:val="001E2632"/>
    <w:rsid w:val="001E2707"/>
    <w:rsid w:val="001E7371"/>
    <w:rsid w:val="001E7599"/>
    <w:rsid w:val="001F045C"/>
    <w:rsid w:val="001F0563"/>
    <w:rsid w:val="001F1921"/>
    <w:rsid w:val="001F35E9"/>
    <w:rsid w:val="001F5436"/>
    <w:rsid w:val="00201C6E"/>
    <w:rsid w:val="00201D51"/>
    <w:rsid w:val="0020261E"/>
    <w:rsid w:val="00211B34"/>
    <w:rsid w:val="00217DDC"/>
    <w:rsid w:val="00220E49"/>
    <w:rsid w:val="0022330F"/>
    <w:rsid w:val="00223C55"/>
    <w:rsid w:val="00223D8F"/>
    <w:rsid w:val="002240CA"/>
    <w:rsid w:val="00225DB2"/>
    <w:rsid w:val="002261FD"/>
    <w:rsid w:val="00227236"/>
    <w:rsid w:val="00227819"/>
    <w:rsid w:val="00233035"/>
    <w:rsid w:val="00233C4D"/>
    <w:rsid w:val="00234775"/>
    <w:rsid w:val="00234970"/>
    <w:rsid w:val="00235DA1"/>
    <w:rsid w:val="00235E7C"/>
    <w:rsid w:val="002360F8"/>
    <w:rsid w:val="002368BC"/>
    <w:rsid w:val="00236E4C"/>
    <w:rsid w:val="00242E4F"/>
    <w:rsid w:val="00243155"/>
    <w:rsid w:val="002431C9"/>
    <w:rsid w:val="00243822"/>
    <w:rsid w:val="002457D3"/>
    <w:rsid w:val="00245BD5"/>
    <w:rsid w:val="00246924"/>
    <w:rsid w:val="002473DB"/>
    <w:rsid w:val="00253EB1"/>
    <w:rsid w:val="002541C6"/>
    <w:rsid w:val="00254264"/>
    <w:rsid w:val="00257B9F"/>
    <w:rsid w:val="00260233"/>
    <w:rsid w:val="002627B3"/>
    <w:rsid w:val="0026298A"/>
    <w:rsid w:val="00262DEC"/>
    <w:rsid w:val="002632F3"/>
    <w:rsid w:val="00264355"/>
    <w:rsid w:val="00264843"/>
    <w:rsid w:val="002669AD"/>
    <w:rsid w:val="002707FD"/>
    <w:rsid w:val="002711FC"/>
    <w:rsid w:val="00273EDF"/>
    <w:rsid w:val="00275556"/>
    <w:rsid w:val="00275BDA"/>
    <w:rsid w:val="002771A6"/>
    <w:rsid w:val="00277E70"/>
    <w:rsid w:val="00284DC0"/>
    <w:rsid w:val="00285872"/>
    <w:rsid w:val="002901CA"/>
    <w:rsid w:val="0029084E"/>
    <w:rsid w:val="00292846"/>
    <w:rsid w:val="00293C82"/>
    <w:rsid w:val="00294B4B"/>
    <w:rsid w:val="0029588A"/>
    <w:rsid w:val="0029684A"/>
    <w:rsid w:val="00296B48"/>
    <w:rsid w:val="00296D40"/>
    <w:rsid w:val="002A211A"/>
    <w:rsid w:val="002A27A0"/>
    <w:rsid w:val="002A4E6D"/>
    <w:rsid w:val="002A5ADC"/>
    <w:rsid w:val="002A5D9E"/>
    <w:rsid w:val="002A5DF5"/>
    <w:rsid w:val="002A60F1"/>
    <w:rsid w:val="002A751D"/>
    <w:rsid w:val="002A77FB"/>
    <w:rsid w:val="002B282F"/>
    <w:rsid w:val="002B4D24"/>
    <w:rsid w:val="002B595F"/>
    <w:rsid w:val="002B5E8F"/>
    <w:rsid w:val="002C1700"/>
    <w:rsid w:val="002C6529"/>
    <w:rsid w:val="002C728B"/>
    <w:rsid w:val="002C7F7D"/>
    <w:rsid w:val="002D01FD"/>
    <w:rsid w:val="002D0AFC"/>
    <w:rsid w:val="002D13F0"/>
    <w:rsid w:val="002D19C9"/>
    <w:rsid w:val="002D321A"/>
    <w:rsid w:val="002D5808"/>
    <w:rsid w:val="002E0C59"/>
    <w:rsid w:val="002E1E6F"/>
    <w:rsid w:val="002E2C0C"/>
    <w:rsid w:val="002E4AF0"/>
    <w:rsid w:val="002E62CD"/>
    <w:rsid w:val="002E73CA"/>
    <w:rsid w:val="002F0471"/>
    <w:rsid w:val="002F0E23"/>
    <w:rsid w:val="002F33CB"/>
    <w:rsid w:val="002F4B8B"/>
    <w:rsid w:val="002F52D9"/>
    <w:rsid w:val="002F60F2"/>
    <w:rsid w:val="002F667D"/>
    <w:rsid w:val="00300597"/>
    <w:rsid w:val="003013BA"/>
    <w:rsid w:val="00303BAE"/>
    <w:rsid w:val="00306B1C"/>
    <w:rsid w:val="00307DDF"/>
    <w:rsid w:val="003101AE"/>
    <w:rsid w:val="00310B3B"/>
    <w:rsid w:val="00312EC7"/>
    <w:rsid w:val="0031761B"/>
    <w:rsid w:val="00317A5A"/>
    <w:rsid w:val="003201CA"/>
    <w:rsid w:val="0032272E"/>
    <w:rsid w:val="00323625"/>
    <w:rsid w:val="00324AD4"/>
    <w:rsid w:val="00325446"/>
    <w:rsid w:val="00325E1A"/>
    <w:rsid w:val="00326403"/>
    <w:rsid w:val="003275D3"/>
    <w:rsid w:val="00332954"/>
    <w:rsid w:val="00334623"/>
    <w:rsid w:val="00334B43"/>
    <w:rsid w:val="00335627"/>
    <w:rsid w:val="00344B3A"/>
    <w:rsid w:val="00345AD8"/>
    <w:rsid w:val="00346D30"/>
    <w:rsid w:val="0034785A"/>
    <w:rsid w:val="0035185C"/>
    <w:rsid w:val="00351E5C"/>
    <w:rsid w:val="00351E6C"/>
    <w:rsid w:val="003540F4"/>
    <w:rsid w:val="003542CD"/>
    <w:rsid w:val="003543E0"/>
    <w:rsid w:val="00357005"/>
    <w:rsid w:val="003570C0"/>
    <w:rsid w:val="00357301"/>
    <w:rsid w:val="00361E47"/>
    <w:rsid w:val="00363E80"/>
    <w:rsid w:val="00364625"/>
    <w:rsid w:val="0036469D"/>
    <w:rsid w:val="00364F2D"/>
    <w:rsid w:val="003704CA"/>
    <w:rsid w:val="00370B58"/>
    <w:rsid w:val="00371532"/>
    <w:rsid w:val="00372382"/>
    <w:rsid w:val="003744B9"/>
    <w:rsid w:val="00374900"/>
    <w:rsid w:val="00374F9D"/>
    <w:rsid w:val="00375F7E"/>
    <w:rsid w:val="0037723B"/>
    <w:rsid w:val="0038735B"/>
    <w:rsid w:val="00390ACA"/>
    <w:rsid w:val="0039119A"/>
    <w:rsid w:val="00392EB2"/>
    <w:rsid w:val="0039396B"/>
    <w:rsid w:val="00394AA8"/>
    <w:rsid w:val="003954CD"/>
    <w:rsid w:val="0039588C"/>
    <w:rsid w:val="00397A97"/>
    <w:rsid w:val="00397B14"/>
    <w:rsid w:val="003A11E5"/>
    <w:rsid w:val="003A284F"/>
    <w:rsid w:val="003B284A"/>
    <w:rsid w:val="003B4473"/>
    <w:rsid w:val="003B56E2"/>
    <w:rsid w:val="003B5A35"/>
    <w:rsid w:val="003B63A4"/>
    <w:rsid w:val="003B7DAC"/>
    <w:rsid w:val="003C0785"/>
    <w:rsid w:val="003C275B"/>
    <w:rsid w:val="003C3E53"/>
    <w:rsid w:val="003C452A"/>
    <w:rsid w:val="003D0E25"/>
    <w:rsid w:val="003D31F5"/>
    <w:rsid w:val="003D34B5"/>
    <w:rsid w:val="003D4D2D"/>
    <w:rsid w:val="003D5876"/>
    <w:rsid w:val="003D7B27"/>
    <w:rsid w:val="003E000C"/>
    <w:rsid w:val="003E1F73"/>
    <w:rsid w:val="003E22A2"/>
    <w:rsid w:val="003E2A6C"/>
    <w:rsid w:val="003E2A8E"/>
    <w:rsid w:val="003E2B27"/>
    <w:rsid w:val="003E4AB1"/>
    <w:rsid w:val="003E5749"/>
    <w:rsid w:val="003F1478"/>
    <w:rsid w:val="003F44D9"/>
    <w:rsid w:val="003F6106"/>
    <w:rsid w:val="003F79DC"/>
    <w:rsid w:val="004006C4"/>
    <w:rsid w:val="004014E9"/>
    <w:rsid w:val="00401ECC"/>
    <w:rsid w:val="00402CD6"/>
    <w:rsid w:val="00404AAA"/>
    <w:rsid w:val="00405F1F"/>
    <w:rsid w:val="00406992"/>
    <w:rsid w:val="00406B39"/>
    <w:rsid w:val="00407210"/>
    <w:rsid w:val="00407420"/>
    <w:rsid w:val="0041160A"/>
    <w:rsid w:val="00411723"/>
    <w:rsid w:val="004117C9"/>
    <w:rsid w:val="004152E7"/>
    <w:rsid w:val="0041590C"/>
    <w:rsid w:val="004160DA"/>
    <w:rsid w:val="004164C8"/>
    <w:rsid w:val="00417D43"/>
    <w:rsid w:val="00423EC8"/>
    <w:rsid w:val="004269BC"/>
    <w:rsid w:val="004302B9"/>
    <w:rsid w:val="00430692"/>
    <w:rsid w:val="00431728"/>
    <w:rsid w:val="00441E04"/>
    <w:rsid w:val="00442587"/>
    <w:rsid w:val="00443B74"/>
    <w:rsid w:val="0044602C"/>
    <w:rsid w:val="00446EEA"/>
    <w:rsid w:val="00446F77"/>
    <w:rsid w:val="00450170"/>
    <w:rsid w:val="00452C64"/>
    <w:rsid w:val="00452F9A"/>
    <w:rsid w:val="00454645"/>
    <w:rsid w:val="004572DB"/>
    <w:rsid w:val="004605C2"/>
    <w:rsid w:val="0046064F"/>
    <w:rsid w:val="004612C1"/>
    <w:rsid w:val="0046212A"/>
    <w:rsid w:val="00463AD2"/>
    <w:rsid w:val="004645FE"/>
    <w:rsid w:val="004647C0"/>
    <w:rsid w:val="00464A07"/>
    <w:rsid w:val="0046511E"/>
    <w:rsid w:val="004668CB"/>
    <w:rsid w:val="004672C3"/>
    <w:rsid w:val="00470EE5"/>
    <w:rsid w:val="004715C7"/>
    <w:rsid w:val="00473128"/>
    <w:rsid w:val="0047379E"/>
    <w:rsid w:val="004749BB"/>
    <w:rsid w:val="00474D82"/>
    <w:rsid w:val="004753F6"/>
    <w:rsid w:val="00476760"/>
    <w:rsid w:val="00481824"/>
    <w:rsid w:val="00483738"/>
    <w:rsid w:val="0048385C"/>
    <w:rsid w:val="00486E97"/>
    <w:rsid w:val="00490FBD"/>
    <w:rsid w:val="004917CB"/>
    <w:rsid w:val="00491AFE"/>
    <w:rsid w:val="004926A4"/>
    <w:rsid w:val="00492A72"/>
    <w:rsid w:val="0049629A"/>
    <w:rsid w:val="004963D8"/>
    <w:rsid w:val="004A3E01"/>
    <w:rsid w:val="004A4EA0"/>
    <w:rsid w:val="004A55A9"/>
    <w:rsid w:val="004A58C9"/>
    <w:rsid w:val="004A5D1E"/>
    <w:rsid w:val="004A632B"/>
    <w:rsid w:val="004B06EE"/>
    <w:rsid w:val="004B20DE"/>
    <w:rsid w:val="004B5330"/>
    <w:rsid w:val="004B5363"/>
    <w:rsid w:val="004C0AAF"/>
    <w:rsid w:val="004C0CCB"/>
    <w:rsid w:val="004C218D"/>
    <w:rsid w:val="004C26F8"/>
    <w:rsid w:val="004C3BF7"/>
    <w:rsid w:val="004C4BAF"/>
    <w:rsid w:val="004C63C1"/>
    <w:rsid w:val="004D0A62"/>
    <w:rsid w:val="004D2B15"/>
    <w:rsid w:val="004D3B71"/>
    <w:rsid w:val="004D6CA5"/>
    <w:rsid w:val="004E0161"/>
    <w:rsid w:val="004E22D5"/>
    <w:rsid w:val="004E2880"/>
    <w:rsid w:val="004E2B9D"/>
    <w:rsid w:val="004E3EA7"/>
    <w:rsid w:val="004E7002"/>
    <w:rsid w:val="004E7C94"/>
    <w:rsid w:val="004F07FD"/>
    <w:rsid w:val="004F1DC6"/>
    <w:rsid w:val="004F2A8F"/>
    <w:rsid w:val="004F2B3E"/>
    <w:rsid w:val="004F429A"/>
    <w:rsid w:val="004F6E7F"/>
    <w:rsid w:val="005011E1"/>
    <w:rsid w:val="00503225"/>
    <w:rsid w:val="00503598"/>
    <w:rsid w:val="0050599A"/>
    <w:rsid w:val="0050620C"/>
    <w:rsid w:val="00506B26"/>
    <w:rsid w:val="00510C54"/>
    <w:rsid w:val="005127F0"/>
    <w:rsid w:val="00512B0D"/>
    <w:rsid w:val="00513173"/>
    <w:rsid w:val="005150BB"/>
    <w:rsid w:val="00515B44"/>
    <w:rsid w:val="0051671F"/>
    <w:rsid w:val="00516DC3"/>
    <w:rsid w:val="00521C98"/>
    <w:rsid w:val="005224E1"/>
    <w:rsid w:val="005225DC"/>
    <w:rsid w:val="005230F8"/>
    <w:rsid w:val="0052332E"/>
    <w:rsid w:val="00524865"/>
    <w:rsid w:val="00525AA0"/>
    <w:rsid w:val="00533104"/>
    <w:rsid w:val="00533346"/>
    <w:rsid w:val="00533731"/>
    <w:rsid w:val="005377F8"/>
    <w:rsid w:val="0053797D"/>
    <w:rsid w:val="00540868"/>
    <w:rsid w:val="00542092"/>
    <w:rsid w:val="00542DF3"/>
    <w:rsid w:val="005433BE"/>
    <w:rsid w:val="00543D03"/>
    <w:rsid w:val="00544290"/>
    <w:rsid w:val="005456D7"/>
    <w:rsid w:val="00545984"/>
    <w:rsid w:val="00546F1F"/>
    <w:rsid w:val="0054730A"/>
    <w:rsid w:val="00547BD0"/>
    <w:rsid w:val="005504D6"/>
    <w:rsid w:val="00550DD1"/>
    <w:rsid w:val="0055148C"/>
    <w:rsid w:val="00551B48"/>
    <w:rsid w:val="0055339B"/>
    <w:rsid w:val="00557BF9"/>
    <w:rsid w:val="0056082D"/>
    <w:rsid w:val="00562BBA"/>
    <w:rsid w:val="00562E1A"/>
    <w:rsid w:val="00563BD6"/>
    <w:rsid w:val="00567D26"/>
    <w:rsid w:val="00572085"/>
    <w:rsid w:val="00573596"/>
    <w:rsid w:val="00573F9F"/>
    <w:rsid w:val="00575295"/>
    <w:rsid w:val="00575DC3"/>
    <w:rsid w:val="0057755C"/>
    <w:rsid w:val="00581191"/>
    <w:rsid w:val="005814C2"/>
    <w:rsid w:val="00581C2F"/>
    <w:rsid w:val="00582DAB"/>
    <w:rsid w:val="00583565"/>
    <w:rsid w:val="005835AA"/>
    <w:rsid w:val="005839E1"/>
    <w:rsid w:val="0058450C"/>
    <w:rsid w:val="005854D9"/>
    <w:rsid w:val="00586561"/>
    <w:rsid w:val="00590AFA"/>
    <w:rsid w:val="00591329"/>
    <w:rsid w:val="00591E47"/>
    <w:rsid w:val="00592789"/>
    <w:rsid w:val="00594812"/>
    <w:rsid w:val="00594E7F"/>
    <w:rsid w:val="00596EFA"/>
    <w:rsid w:val="005A10C3"/>
    <w:rsid w:val="005A3502"/>
    <w:rsid w:val="005A467F"/>
    <w:rsid w:val="005A5364"/>
    <w:rsid w:val="005A621F"/>
    <w:rsid w:val="005A6D0B"/>
    <w:rsid w:val="005A6DFF"/>
    <w:rsid w:val="005A7B9A"/>
    <w:rsid w:val="005B153C"/>
    <w:rsid w:val="005B3746"/>
    <w:rsid w:val="005B4296"/>
    <w:rsid w:val="005B4995"/>
    <w:rsid w:val="005B4BB7"/>
    <w:rsid w:val="005B5405"/>
    <w:rsid w:val="005B6DDF"/>
    <w:rsid w:val="005C015A"/>
    <w:rsid w:val="005C1B1D"/>
    <w:rsid w:val="005C2AEB"/>
    <w:rsid w:val="005C2EEA"/>
    <w:rsid w:val="005C2FF1"/>
    <w:rsid w:val="005C33DD"/>
    <w:rsid w:val="005C3A24"/>
    <w:rsid w:val="005C4D89"/>
    <w:rsid w:val="005C60E7"/>
    <w:rsid w:val="005D13A2"/>
    <w:rsid w:val="005D3DC8"/>
    <w:rsid w:val="005D50B7"/>
    <w:rsid w:val="005D58E0"/>
    <w:rsid w:val="005E438C"/>
    <w:rsid w:val="005E4E5F"/>
    <w:rsid w:val="005E5711"/>
    <w:rsid w:val="005F469C"/>
    <w:rsid w:val="005F69CA"/>
    <w:rsid w:val="005F6D81"/>
    <w:rsid w:val="005F74B4"/>
    <w:rsid w:val="005F7A0B"/>
    <w:rsid w:val="0060004A"/>
    <w:rsid w:val="00600574"/>
    <w:rsid w:val="00600AC2"/>
    <w:rsid w:val="0060219D"/>
    <w:rsid w:val="00602AD9"/>
    <w:rsid w:val="00607320"/>
    <w:rsid w:val="0060733D"/>
    <w:rsid w:val="0061130D"/>
    <w:rsid w:val="00612312"/>
    <w:rsid w:val="0061474B"/>
    <w:rsid w:val="006150F5"/>
    <w:rsid w:val="00615AB9"/>
    <w:rsid w:val="0062082B"/>
    <w:rsid w:val="00620FDF"/>
    <w:rsid w:val="00622988"/>
    <w:rsid w:val="00631768"/>
    <w:rsid w:val="0063233F"/>
    <w:rsid w:val="0063472E"/>
    <w:rsid w:val="00635D95"/>
    <w:rsid w:val="00636B2C"/>
    <w:rsid w:val="0064069C"/>
    <w:rsid w:val="00641BBB"/>
    <w:rsid w:val="006443CD"/>
    <w:rsid w:val="006459B0"/>
    <w:rsid w:val="00645FD6"/>
    <w:rsid w:val="00646000"/>
    <w:rsid w:val="006466E3"/>
    <w:rsid w:val="006539E9"/>
    <w:rsid w:val="006560BC"/>
    <w:rsid w:val="006567FE"/>
    <w:rsid w:val="006602C5"/>
    <w:rsid w:val="00660DCE"/>
    <w:rsid w:val="00661B35"/>
    <w:rsid w:val="00661D77"/>
    <w:rsid w:val="00663491"/>
    <w:rsid w:val="0066721D"/>
    <w:rsid w:val="006673D1"/>
    <w:rsid w:val="00667BF0"/>
    <w:rsid w:val="006707B8"/>
    <w:rsid w:val="00673A0D"/>
    <w:rsid w:val="00676215"/>
    <w:rsid w:val="006815F0"/>
    <w:rsid w:val="006822C1"/>
    <w:rsid w:val="00683B51"/>
    <w:rsid w:val="00686AF9"/>
    <w:rsid w:val="00690F9E"/>
    <w:rsid w:val="00693D7B"/>
    <w:rsid w:val="006949C4"/>
    <w:rsid w:val="006962EC"/>
    <w:rsid w:val="006A3559"/>
    <w:rsid w:val="006A3C65"/>
    <w:rsid w:val="006A45DF"/>
    <w:rsid w:val="006A484B"/>
    <w:rsid w:val="006B1C9D"/>
    <w:rsid w:val="006B2B0A"/>
    <w:rsid w:val="006B55FB"/>
    <w:rsid w:val="006B59DD"/>
    <w:rsid w:val="006B740B"/>
    <w:rsid w:val="006B7D0D"/>
    <w:rsid w:val="006C0101"/>
    <w:rsid w:val="006C04E3"/>
    <w:rsid w:val="006C19F0"/>
    <w:rsid w:val="006C6B6D"/>
    <w:rsid w:val="006D0774"/>
    <w:rsid w:val="006D20F6"/>
    <w:rsid w:val="006D44E3"/>
    <w:rsid w:val="006D47A2"/>
    <w:rsid w:val="006D5CB4"/>
    <w:rsid w:val="006D733A"/>
    <w:rsid w:val="006E2392"/>
    <w:rsid w:val="006E3311"/>
    <w:rsid w:val="006E40F6"/>
    <w:rsid w:val="006E46A9"/>
    <w:rsid w:val="006E58AE"/>
    <w:rsid w:val="006E5BF2"/>
    <w:rsid w:val="006F1516"/>
    <w:rsid w:val="006F15CB"/>
    <w:rsid w:val="006F4469"/>
    <w:rsid w:val="006F4756"/>
    <w:rsid w:val="006F5528"/>
    <w:rsid w:val="007003CE"/>
    <w:rsid w:val="00701E32"/>
    <w:rsid w:val="00702B05"/>
    <w:rsid w:val="00704414"/>
    <w:rsid w:val="007045A1"/>
    <w:rsid w:val="00707395"/>
    <w:rsid w:val="00710BAD"/>
    <w:rsid w:val="00711045"/>
    <w:rsid w:val="0071217A"/>
    <w:rsid w:val="00715C1F"/>
    <w:rsid w:val="00717115"/>
    <w:rsid w:val="007172B3"/>
    <w:rsid w:val="00717DF1"/>
    <w:rsid w:val="00720390"/>
    <w:rsid w:val="00721FF3"/>
    <w:rsid w:val="007231B5"/>
    <w:rsid w:val="00725997"/>
    <w:rsid w:val="00725B54"/>
    <w:rsid w:val="00727C06"/>
    <w:rsid w:val="007303A0"/>
    <w:rsid w:val="007331B4"/>
    <w:rsid w:val="0073549D"/>
    <w:rsid w:val="007371E6"/>
    <w:rsid w:val="00743806"/>
    <w:rsid w:val="00744F48"/>
    <w:rsid w:val="00747245"/>
    <w:rsid w:val="00750131"/>
    <w:rsid w:val="0075048A"/>
    <w:rsid w:val="007606F4"/>
    <w:rsid w:val="007609C5"/>
    <w:rsid w:val="00763F95"/>
    <w:rsid w:val="00765623"/>
    <w:rsid w:val="00765886"/>
    <w:rsid w:val="00766F4F"/>
    <w:rsid w:val="0076734D"/>
    <w:rsid w:val="00767EA4"/>
    <w:rsid w:val="00770A3E"/>
    <w:rsid w:val="00770F69"/>
    <w:rsid w:val="007719E7"/>
    <w:rsid w:val="00773E3E"/>
    <w:rsid w:val="00774F70"/>
    <w:rsid w:val="0078310D"/>
    <w:rsid w:val="0078315A"/>
    <w:rsid w:val="00783E93"/>
    <w:rsid w:val="00785126"/>
    <w:rsid w:val="007928C0"/>
    <w:rsid w:val="00792CBE"/>
    <w:rsid w:val="007944AD"/>
    <w:rsid w:val="007A04A1"/>
    <w:rsid w:val="007A20A7"/>
    <w:rsid w:val="007A2498"/>
    <w:rsid w:val="007A312D"/>
    <w:rsid w:val="007B141A"/>
    <w:rsid w:val="007B22D1"/>
    <w:rsid w:val="007B5254"/>
    <w:rsid w:val="007B631C"/>
    <w:rsid w:val="007C1BD6"/>
    <w:rsid w:val="007C297B"/>
    <w:rsid w:val="007C3791"/>
    <w:rsid w:val="007C706A"/>
    <w:rsid w:val="007D0869"/>
    <w:rsid w:val="007D24EB"/>
    <w:rsid w:val="007D2C90"/>
    <w:rsid w:val="007D40BF"/>
    <w:rsid w:val="007D6708"/>
    <w:rsid w:val="007D78E2"/>
    <w:rsid w:val="007E2C73"/>
    <w:rsid w:val="007E44A2"/>
    <w:rsid w:val="007E541F"/>
    <w:rsid w:val="007F2576"/>
    <w:rsid w:val="007F4701"/>
    <w:rsid w:val="008030D2"/>
    <w:rsid w:val="00803D53"/>
    <w:rsid w:val="008046EA"/>
    <w:rsid w:val="00804F27"/>
    <w:rsid w:val="00805576"/>
    <w:rsid w:val="00807CFA"/>
    <w:rsid w:val="00811B36"/>
    <w:rsid w:val="008130CA"/>
    <w:rsid w:val="008145F3"/>
    <w:rsid w:val="00814CE6"/>
    <w:rsid w:val="00814D30"/>
    <w:rsid w:val="0081674D"/>
    <w:rsid w:val="008207C6"/>
    <w:rsid w:val="00822A27"/>
    <w:rsid w:val="00822C66"/>
    <w:rsid w:val="008232BD"/>
    <w:rsid w:val="00823528"/>
    <w:rsid w:val="0082382B"/>
    <w:rsid w:val="00824400"/>
    <w:rsid w:val="00824823"/>
    <w:rsid w:val="008254E5"/>
    <w:rsid w:val="0082751D"/>
    <w:rsid w:val="00832999"/>
    <w:rsid w:val="00834461"/>
    <w:rsid w:val="00834D44"/>
    <w:rsid w:val="00837A30"/>
    <w:rsid w:val="00837E18"/>
    <w:rsid w:val="00840870"/>
    <w:rsid w:val="00843204"/>
    <w:rsid w:val="0084349F"/>
    <w:rsid w:val="00843F34"/>
    <w:rsid w:val="008444F8"/>
    <w:rsid w:val="00844577"/>
    <w:rsid w:val="00845735"/>
    <w:rsid w:val="008479D2"/>
    <w:rsid w:val="00847AA3"/>
    <w:rsid w:val="00850B4D"/>
    <w:rsid w:val="008518EE"/>
    <w:rsid w:val="00852E1C"/>
    <w:rsid w:val="00853EF6"/>
    <w:rsid w:val="008553B5"/>
    <w:rsid w:val="00856B5F"/>
    <w:rsid w:val="0085740D"/>
    <w:rsid w:val="0086421A"/>
    <w:rsid w:val="00864864"/>
    <w:rsid w:val="00866DB5"/>
    <w:rsid w:val="00871CFC"/>
    <w:rsid w:val="00871EBF"/>
    <w:rsid w:val="00873ED9"/>
    <w:rsid w:val="0087528D"/>
    <w:rsid w:val="008763B7"/>
    <w:rsid w:val="0087659B"/>
    <w:rsid w:val="00876B29"/>
    <w:rsid w:val="00881EDB"/>
    <w:rsid w:val="00882024"/>
    <w:rsid w:val="008824B1"/>
    <w:rsid w:val="00883CC9"/>
    <w:rsid w:val="00884591"/>
    <w:rsid w:val="008848C7"/>
    <w:rsid w:val="00885249"/>
    <w:rsid w:val="008861E6"/>
    <w:rsid w:val="00886B46"/>
    <w:rsid w:val="008870EE"/>
    <w:rsid w:val="00890083"/>
    <w:rsid w:val="00890636"/>
    <w:rsid w:val="00890668"/>
    <w:rsid w:val="00890BE5"/>
    <w:rsid w:val="008923CC"/>
    <w:rsid w:val="008925D1"/>
    <w:rsid w:val="008927E7"/>
    <w:rsid w:val="00892AEC"/>
    <w:rsid w:val="00892BAA"/>
    <w:rsid w:val="00895062"/>
    <w:rsid w:val="008963CF"/>
    <w:rsid w:val="008964DF"/>
    <w:rsid w:val="0089667D"/>
    <w:rsid w:val="008967BB"/>
    <w:rsid w:val="008975AF"/>
    <w:rsid w:val="00897984"/>
    <w:rsid w:val="008A179B"/>
    <w:rsid w:val="008A1AE5"/>
    <w:rsid w:val="008A2164"/>
    <w:rsid w:val="008A288B"/>
    <w:rsid w:val="008A39FE"/>
    <w:rsid w:val="008A51EE"/>
    <w:rsid w:val="008A5F47"/>
    <w:rsid w:val="008B0029"/>
    <w:rsid w:val="008B036C"/>
    <w:rsid w:val="008B2BFC"/>
    <w:rsid w:val="008B3034"/>
    <w:rsid w:val="008B43AD"/>
    <w:rsid w:val="008C0A81"/>
    <w:rsid w:val="008C15AB"/>
    <w:rsid w:val="008C2EC0"/>
    <w:rsid w:val="008C60A0"/>
    <w:rsid w:val="008C7575"/>
    <w:rsid w:val="008D2ADC"/>
    <w:rsid w:val="008D3915"/>
    <w:rsid w:val="008D50BA"/>
    <w:rsid w:val="008D5549"/>
    <w:rsid w:val="008D599F"/>
    <w:rsid w:val="008D7B78"/>
    <w:rsid w:val="008E012E"/>
    <w:rsid w:val="008E0B38"/>
    <w:rsid w:val="008E2520"/>
    <w:rsid w:val="008E2639"/>
    <w:rsid w:val="008E2680"/>
    <w:rsid w:val="008E36AC"/>
    <w:rsid w:val="008E3C52"/>
    <w:rsid w:val="008F09A6"/>
    <w:rsid w:val="008F194F"/>
    <w:rsid w:val="008F33BB"/>
    <w:rsid w:val="008F65E0"/>
    <w:rsid w:val="008F7798"/>
    <w:rsid w:val="00900AC9"/>
    <w:rsid w:val="009016C4"/>
    <w:rsid w:val="00905409"/>
    <w:rsid w:val="00905E93"/>
    <w:rsid w:val="009062C7"/>
    <w:rsid w:val="009100F8"/>
    <w:rsid w:val="0091090C"/>
    <w:rsid w:val="00912817"/>
    <w:rsid w:val="0091508E"/>
    <w:rsid w:val="00915963"/>
    <w:rsid w:val="009169DF"/>
    <w:rsid w:val="00917F18"/>
    <w:rsid w:val="0092024F"/>
    <w:rsid w:val="009219B1"/>
    <w:rsid w:val="009236D1"/>
    <w:rsid w:val="0092549F"/>
    <w:rsid w:val="0092719A"/>
    <w:rsid w:val="00930A44"/>
    <w:rsid w:val="009356BF"/>
    <w:rsid w:val="00935993"/>
    <w:rsid w:val="00935CC6"/>
    <w:rsid w:val="009379D2"/>
    <w:rsid w:val="00937F0C"/>
    <w:rsid w:val="00940440"/>
    <w:rsid w:val="00940677"/>
    <w:rsid w:val="009412B1"/>
    <w:rsid w:val="009428B5"/>
    <w:rsid w:val="0094373B"/>
    <w:rsid w:val="00943C72"/>
    <w:rsid w:val="0094619B"/>
    <w:rsid w:val="009463D7"/>
    <w:rsid w:val="00946B14"/>
    <w:rsid w:val="009514B3"/>
    <w:rsid w:val="00953B21"/>
    <w:rsid w:val="00954E47"/>
    <w:rsid w:val="00955645"/>
    <w:rsid w:val="00955AE7"/>
    <w:rsid w:val="00961F92"/>
    <w:rsid w:val="00964718"/>
    <w:rsid w:val="00965286"/>
    <w:rsid w:val="00970C9D"/>
    <w:rsid w:val="009727A1"/>
    <w:rsid w:val="00973BC8"/>
    <w:rsid w:val="00976C2F"/>
    <w:rsid w:val="009775A2"/>
    <w:rsid w:val="00977D66"/>
    <w:rsid w:val="0098076F"/>
    <w:rsid w:val="0098113E"/>
    <w:rsid w:val="00981949"/>
    <w:rsid w:val="00981FCB"/>
    <w:rsid w:val="00982097"/>
    <w:rsid w:val="00982A1C"/>
    <w:rsid w:val="00983CD9"/>
    <w:rsid w:val="009849F3"/>
    <w:rsid w:val="00985586"/>
    <w:rsid w:val="00986CBF"/>
    <w:rsid w:val="009907F6"/>
    <w:rsid w:val="00990A82"/>
    <w:rsid w:val="00990F93"/>
    <w:rsid w:val="0099188E"/>
    <w:rsid w:val="009918E4"/>
    <w:rsid w:val="0099203B"/>
    <w:rsid w:val="0099215A"/>
    <w:rsid w:val="00993755"/>
    <w:rsid w:val="009A31CD"/>
    <w:rsid w:val="009A32BD"/>
    <w:rsid w:val="009A3813"/>
    <w:rsid w:val="009A3EC7"/>
    <w:rsid w:val="009A4B25"/>
    <w:rsid w:val="009A5902"/>
    <w:rsid w:val="009A6AD6"/>
    <w:rsid w:val="009A7C3F"/>
    <w:rsid w:val="009B1154"/>
    <w:rsid w:val="009B6436"/>
    <w:rsid w:val="009B6C2B"/>
    <w:rsid w:val="009B7125"/>
    <w:rsid w:val="009C0453"/>
    <w:rsid w:val="009C5F2A"/>
    <w:rsid w:val="009C7F73"/>
    <w:rsid w:val="009D01E0"/>
    <w:rsid w:val="009D188E"/>
    <w:rsid w:val="009D377D"/>
    <w:rsid w:val="009D4DA1"/>
    <w:rsid w:val="009D5075"/>
    <w:rsid w:val="009D54E9"/>
    <w:rsid w:val="009E0C1F"/>
    <w:rsid w:val="009E0E85"/>
    <w:rsid w:val="009E1B0A"/>
    <w:rsid w:val="009E1DC4"/>
    <w:rsid w:val="009E37E2"/>
    <w:rsid w:val="009E5B57"/>
    <w:rsid w:val="009F0FCD"/>
    <w:rsid w:val="009F22F4"/>
    <w:rsid w:val="009F2311"/>
    <w:rsid w:val="009F3153"/>
    <w:rsid w:val="009F3543"/>
    <w:rsid w:val="009F50FF"/>
    <w:rsid w:val="009F5528"/>
    <w:rsid w:val="009F5F4F"/>
    <w:rsid w:val="009F61B1"/>
    <w:rsid w:val="009F63A9"/>
    <w:rsid w:val="009F7779"/>
    <w:rsid w:val="00A00700"/>
    <w:rsid w:val="00A01274"/>
    <w:rsid w:val="00A02672"/>
    <w:rsid w:val="00A02C45"/>
    <w:rsid w:val="00A03433"/>
    <w:rsid w:val="00A05A9A"/>
    <w:rsid w:val="00A11760"/>
    <w:rsid w:val="00A128AF"/>
    <w:rsid w:val="00A157F7"/>
    <w:rsid w:val="00A166A2"/>
    <w:rsid w:val="00A16EB1"/>
    <w:rsid w:val="00A17973"/>
    <w:rsid w:val="00A211B5"/>
    <w:rsid w:val="00A22495"/>
    <w:rsid w:val="00A229CD"/>
    <w:rsid w:val="00A237E8"/>
    <w:rsid w:val="00A23DBE"/>
    <w:rsid w:val="00A2493C"/>
    <w:rsid w:val="00A24CD2"/>
    <w:rsid w:val="00A27749"/>
    <w:rsid w:val="00A30308"/>
    <w:rsid w:val="00A30439"/>
    <w:rsid w:val="00A3203B"/>
    <w:rsid w:val="00A33935"/>
    <w:rsid w:val="00A34180"/>
    <w:rsid w:val="00A3630F"/>
    <w:rsid w:val="00A37BEC"/>
    <w:rsid w:val="00A42A2F"/>
    <w:rsid w:val="00A42FC6"/>
    <w:rsid w:val="00A45100"/>
    <w:rsid w:val="00A46F8C"/>
    <w:rsid w:val="00A502F9"/>
    <w:rsid w:val="00A5282E"/>
    <w:rsid w:val="00A52DF1"/>
    <w:rsid w:val="00A532D3"/>
    <w:rsid w:val="00A53BF3"/>
    <w:rsid w:val="00A578DA"/>
    <w:rsid w:val="00A57D7F"/>
    <w:rsid w:val="00A618A8"/>
    <w:rsid w:val="00A62426"/>
    <w:rsid w:val="00A62A86"/>
    <w:rsid w:val="00A648E7"/>
    <w:rsid w:val="00A672DD"/>
    <w:rsid w:val="00A72EAA"/>
    <w:rsid w:val="00A73A5C"/>
    <w:rsid w:val="00A73AFE"/>
    <w:rsid w:val="00A7515D"/>
    <w:rsid w:val="00A7573D"/>
    <w:rsid w:val="00A767A6"/>
    <w:rsid w:val="00A77102"/>
    <w:rsid w:val="00A80DC5"/>
    <w:rsid w:val="00A83398"/>
    <w:rsid w:val="00A83DD6"/>
    <w:rsid w:val="00A84EB6"/>
    <w:rsid w:val="00A864B8"/>
    <w:rsid w:val="00A8705D"/>
    <w:rsid w:val="00A87460"/>
    <w:rsid w:val="00A8785A"/>
    <w:rsid w:val="00A87AF5"/>
    <w:rsid w:val="00A9090A"/>
    <w:rsid w:val="00A91CBB"/>
    <w:rsid w:val="00A92751"/>
    <w:rsid w:val="00A932C7"/>
    <w:rsid w:val="00A956C1"/>
    <w:rsid w:val="00A96FC4"/>
    <w:rsid w:val="00A972B2"/>
    <w:rsid w:val="00AA06B0"/>
    <w:rsid w:val="00AA0F42"/>
    <w:rsid w:val="00AA11E9"/>
    <w:rsid w:val="00AA1B25"/>
    <w:rsid w:val="00AA2646"/>
    <w:rsid w:val="00AA2DB4"/>
    <w:rsid w:val="00AA3592"/>
    <w:rsid w:val="00AA429D"/>
    <w:rsid w:val="00AA472E"/>
    <w:rsid w:val="00AB0E18"/>
    <w:rsid w:val="00AB1719"/>
    <w:rsid w:val="00AB235C"/>
    <w:rsid w:val="00AB288E"/>
    <w:rsid w:val="00AB3D2E"/>
    <w:rsid w:val="00AB5737"/>
    <w:rsid w:val="00AB5E43"/>
    <w:rsid w:val="00AC0696"/>
    <w:rsid w:val="00AC0B52"/>
    <w:rsid w:val="00AC31C9"/>
    <w:rsid w:val="00AC385A"/>
    <w:rsid w:val="00AC3CDB"/>
    <w:rsid w:val="00AC4082"/>
    <w:rsid w:val="00AC4C05"/>
    <w:rsid w:val="00AC4E9C"/>
    <w:rsid w:val="00AC54D8"/>
    <w:rsid w:val="00AC56CF"/>
    <w:rsid w:val="00AC6AA4"/>
    <w:rsid w:val="00AD47F0"/>
    <w:rsid w:val="00AD5887"/>
    <w:rsid w:val="00AD6B8F"/>
    <w:rsid w:val="00AD7AA9"/>
    <w:rsid w:val="00AE0174"/>
    <w:rsid w:val="00AE0BC2"/>
    <w:rsid w:val="00AE15FB"/>
    <w:rsid w:val="00AE1EA0"/>
    <w:rsid w:val="00AE2CDF"/>
    <w:rsid w:val="00AE3108"/>
    <w:rsid w:val="00AE34E8"/>
    <w:rsid w:val="00AE368F"/>
    <w:rsid w:val="00AE3D18"/>
    <w:rsid w:val="00AE46D1"/>
    <w:rsid w:val="00AF2E25"/>
    <w:rsid w:val="00AF3E1D"/>
    <w:rsid w:val="00AF3E9D"/>
    <w:rsid w:val="00AF4666"/>
    <w:rsid w:val="00AF5C6E"/>
    <w:rsid w:val="00AF679E"/>
    <w:rsid w:val="00AF70A2"/>
    <w:rsid w:val="00B00123"/>
    <w:rsid w:val="00B00403"/>
    <w:rsid w:val="00B015A2"/>
    <w:rsid w:val="00B01CA3"/>
    <w:rsid w:val="00B05259"/>
    <w:rsid w:val="00B0557B"/>
    <w:rsid w:val="00B05A00"/>
    <w:rsid w:val="00B101AF"/>
    <w:rsid w:val="00B12BAE"/>
    <w:rsid w:val="00B131CB"/>
    <w:rsid w:val="00B13BFB"/>
    <w:rsid w:val="00B171CE"/>
    <w:rsid w:val="00B17A2F"/>
    <w:rsid w:val="00B20A2A"/>
    <w:rsid w:val="00B21139"/>
    <w:rsid w:val="00B211D3"/>
    <w:rsid w:val="00B24EB7"/>
    <w:rsid w:val="00B25EC6"/>
    <w:rsid w:val="00B26632"/>
    <w:rsid w:val="00B272C0"/>
    <w:rsid w:val="00B30558"/>
    <w:rsid w:val="00B315EF"/>
    <w:rsid w:val="00B31A30"/>
    <w:rsid w:val="00B35F01"/>
    <w:rsid w:val="00B3692B"/>
    <w:rsid w:val="00B37814"/>
    <w:rsid w:val="00B410F3"/>
    <w:rsid w:val="00B41AC9"/>
    <w:rsid w:val="00B41E43"/>
    <w:rsid w:val="00B4588E"/>
    <w:rsid w:val="00B47EAA"/>
    <w:rsid w:val="00B50591"/>
    <w:rsid w:val="00B53604"/>
    <w:rsid w:val="00B55B68"/>
    <w:rsid w:val="00B568D1"/>
    <w:rsid w:val="00B57459"/>
    <w:rsid w:val="00B60F7F"/>
    <w:rsid w:val="00B62154"/>
    <w:rsid w:val="00B64C55"/>
    <w:rsid w:val="00B66AE0"/>
    <w:rsid w:val="00B706C0"/>
    <w:rsid w:val="00B72245"/>
    <w:rsid w:val="00B727CA"/>
    <w:rsid w:val="00B72D29"/>
    <w:rsid w:val="00B761A0"/>
    <w:rsid w:val="00B80783"/>
    <w:rsid w:val="00B80C8C"/>
    <w:rsid w:val="00B81533"/>
    <w:rsid w:val="00B82FB6"/>
    <w:rsid w:val="00B83BD4"/>
    <w:rsid w:val="00B84737"/>
    <w:rsid w:val="00B852E4"/>
    <w:rsid w:val="00B86777"/>
    <w:rsid w:val="00B86E54"/>
    <w:rsid w:val="00B87E9F"/>
    <w:rsid w:val="00B90220"/>
    <w:rsid w:val="00B90791"/>
    <w:rsid w:val="00B91A12"/>
    <w:rsid w:val="00BA0218"/>
    <w:rsid w:val="00BA0E81"/>
    <w:rsid w:val="00BA15FE"/>
    <w:rsid w:val="00BA2A60"/>
    <w:rsid w:val="00BA2D2D"/>
    <w:rsid w:val="00BA567A"/>
    <w:rsid w:val="00BB0B8A"/>
    <w:rsid w:val="00BB757D"/>
    <w:rsid w:val="00BC0D52"/>
    <w:rsid w:val="00BC20EE"/>
    <w:rsid w:val="00BC3623"/>
    <w:rsid w:val="00BC4BC7"/>
    <w:rsid w:val="00BC5558"/>
    <w:rsid w:val="00BD03EB"/>
    <w:rsid w:val="00BD0592"/>
    <w:rsid w:val="00BD1B9D"/>
    <w:rsid w:val="00BD1BBC"/>
    <w:rsid w:val="00BD1BF3"/>
    <w:rsid w:val="00BD3248"/>
    <w:rsid w:val="00BD4622"/>
    <w:rsid w:val="00BE13F9"/>
    <w:rsid w:val="00BE164A"/>
    <w:rsid w:val="00BE2033"/>
    <w:rsid w:val="00BE2301"/>
    <w:rsid w:val="00BE25EF"/>
    <w:rsid w:val="00BE3667"/>
    <w:rsid w:val="00BE3A62"/>
    <w:rsid w:val="00BE3BF4"/>
    <w:rsid w:val="00BE613D"/>
    <w:rsid w:val="00BE700A"/>
    <w:rsid w:val="00BF2229"/>
    <w:rsid w:val="00BF2A31"/>
    <w:rsid w:val="00BF457A"/>
    <w:rsid w:val="00BF5333"/>
    <w:rsid w:val="00BF57CC"/>
    <w:rsid w:val="00BF5CB8"/>
    <w:rsid w:val="00BF685E"/>
    <w:rsid w:val="00BF76DF"/>
    <w:rsid w:val="00C01FE9"/>
    <w:rsid w:val="00C03B7F"/>
    <w:rsid w:val="00C0492E"/>
    <w:rsid w:val="00C05391"/>
    <w:rsid w:val="00C054BF"/>
    <w:rsid w:val="00C061A5"/>
    <w:rsid w:val="00C06D62"/>
    <w:rsid w:val="00C129FE"/>
    <w:rsid w:val="00C13654"/>
    <w:rsid w:val="00C177EA"/>
    <w:rsid w:val="00C17AA7"/>
    <w:rsid w:val="00C240C3"/>
    <w:rsid w:val="00C26987"/>
    <w:rsid w:val="00C31AD6"/>
    <w:rsid w:val="00C32CDB"/>
    <w:rsid w:val="00C3476E"/>
    <w:rsid w:val="00C34EF8"/>
    <w:rsid w:val="00C35BA3"/>
    <w:rsid w:val="00C378CC"/>
    <w:rsid w:val="00C37950"/>
    <w:rsid w:val="00C37B69"/>
    <w:rsid w:val="00C42915"/>
    <w:rsid w:val="00C45C81"/>
    <w:rsid w:val="00C5150D"/>
    <w:rsid w:val="00C51D3F"/>
    <w:rsid w:val="00C51E16"/>
    <w:rsid w:val="00C51EA9"/>
    <w:rsid w:val="00C52C45"/>
    <w:rsid w:val="00C561B8"/>
    <w:rsid w:val="00C57F1C"/>
    <w:rsid w:val="00C616B1"/>
    <w:rsid w:val="00C63D3F"/>
    <w:rsid w:val="00C647ED"/>
    <w:rsid w:val="00C66722"/>
    <w:rsid w:val="00C668E0"/>
    <w:rsid w:val="00C6705B"/>
    <w:rsid w:val="00C74E83"/>
    <w:rsid w:val="00C75D62"/>
    <w:rsid w:val="00C7762C"/>
    <w:rsid w:val="00C77843"/>
    <w:rsid w:val="00C83BC3"/>
    <w:rsid w:val="00C854BC"/>
    <w:rsid w:val="00C8576C"/>
    <w:rsid w:val="00C85B25"/>
    <w:rsid w:val="00C85E8C"/>
    <w:rsid w:val="00C85FDC"/>
    <w:rsid w:val="00C86C65"/>
    <w:rsid w:val="00C86CF9"/>
    <w:rsid w:val="00C91CC4"/>
    <w:rsid w:val="00C92176"/>
    <w:rsid w:val="00C92C41"/>
    <w:rsid w:val="00C932CD"/>
    <w:rsid w:val="00C956D0"/>
    <w:rsid w:val="00C96567"/>
    <w:rsid w:val="00C96B34"/>
    <w:rsid w:val="00C9745D"/>
    <w:rsid w:val="00C97B77"/>
    <w:rsid w:val="00CA13D9"/>
    <w:rsid w:val="00CA1FAD"/>
    <w:rsid w:val="00CA3308"/>
    <w:rsid w:val="00CA3B7C"/>
    <w:rsid w:val="00CA46D5"/>
    <w:rsid w:val="00CA4780"/>
    <w:rsid w:val="00CA4BAA"/>
    <w:rsid w:val="00CA552F"/>
    <w:rsid w:val="00CA67FD"/>
    <w:rsid w:val="00CB03FD"/>
    <w:rsid w:val="00CB28AC"/>
    <w:rsid w:val="00CB2C77"/>
    <w:rsid w:val="00CB39BE"/>
    <w:rsid w:val="00CB51C1"/>
    <w:rsid w:val="00CB6336"/>
    <w:rsid w:val="00CB685D"/>
    <w:rsid w:val="00CB73CA"/>
    <w:rsid w:val="00CB7B31"/>
    <w:rsid w:val="00CC0C88"/>
    <w:rsid w:val="00CC2078"/>
    <w:rsid w:val="00CC2FED"/>
    <w:rsid w:val="00CC3069"/>
    <w:rsid w:val="00CC4178"/>
    <w:rsid w:val="00CC6448"/>
    <w:rsid w:val="00CD0B7C"/>
    <w:rsid w:val="00CD31A2"/>
    <w:rsid w:val="00CD5A12"/>
    <w:rsid w:val="00CD62B2"/>
    <w:rsid w:val="00CE0DAF"/>
    <w:rsid w:val="00CE312E"/>
    <w:rsid w:val="00CE42F0"/>
    <w:rsid w:val="00CE46C4"/>
    <w:rsid w:val="00CE5D57"/>
    <w:rsid w:val="00CF1663"/>
    <w:rsid w:val="00CF1F87"/>
    <w:rsid w:val="00CF20C6"/>
    <w:rsid w:val="00CF5F8E"/>
    <w:rsid w:val="00CF708E"/>
    <w:rsid w:val="00D00135"/>
    <w:rsid w:val="00D00165"/>
    <w:rsid w:val="00D0110A"/>
    <w:rsid w:val="00D031C6"/>
    <w:rsid w:val="00D05054"/>
    <w:rsid w:val="00D05771"/>
    <w:rsid w:val="00D07427"/>
    <w:rsid w:val="00D0754E"/>
    <w:rsid w:val="00D102C3"/>
    <w:rsid w:val="00D10946"/>
    <w:rsid w:val="00D10B1B"/>
    <w:rsid w:val="00D12241"/>
    <w:rsid w:val="00D130E9"/>
    <w:rsid w:val="00D14CCB"/>
    <w:rsid w:val="00D15A3C"/>
    <w:rsid w:val="00D1690F"/>
    <w:rsid w:val="00D17810"/>
    <w:rsid w:val="00D20282"/>
    <w:rsid w:val="00D21335"/>
    <w:rsid w:val="00D225F6"/>
    <w:rsid w:val="00D226F5"/>
    <w:rsid w:val="00D22763"/>
    <w:rsid w:val="00D23232"/>
    <w:rsid w:val="00D236BC"/>
    <w:rsid w:val="00D3142A"/>
    <w:rsid w:val="00D34942"/>
    <w:rsid w:val="00D34AF5"/>
    <w:rsid w:val="00D37509"/>
    <w:rsid w:val="00D42E10"/>
    <w:rsid w:val="00D43F0A"/>
    <w:rsid w:val="00D47287"/>
    <w:rsid w:val="00D47BD6"/>
    <w:rsid w:val="00D5010F"/>
    <w:rsid w:val="00D52E79"/>
    <w:rsid w:val="00D55F03"/>
    <w:rsid w:val="00D56EEA"/>
    <w:rsid w:val="00D60B90"/>
    <w:rsid w:val="00D62694"/>
    <w:rsid w:val="00D644C6"/>
    <w:rsid w:val="00D646B7"/>
    <w:rsid w:val="00D64907"/>
    <w:rsid w:val="00D64F75"/>
    <w:rsid w:val="00D654E5"/>
    <w:rsid w:val="00D67284"/>
    <w:rsid w:val="00D67CE3"/>
    <w:rsid w:val="00D70616"/>
    <w:rsid w:val="00D706A9"/>
    <w:rsid w:val="00D72E76"/>
    <w:rsid w:val="00D72F0F"/>
    <w:rsid w:val="00D746CC"/>
    <w:rsid w:val="00D74B48"/>
    <w:rsid w:val="00D75A82"/>
    <w:rsid w:val="00D80AE5"/>
    <w:rsid w:val="00D80BF3"/>
    <w:rsid w:val="00D81D5F"/>
    <w:rsid w:val="00D82133"/>
    <w:rsid w:val="00D8241A"/>
    <w:rsid w:val="00D82C39"/>
    <w:rsid w:val="00D82FCA"/>
    <w:rsid w:val="00D86138"/>
    <w:rsid w:val="00D86A2D"/>
    <w:rsid w:val="00D900BB"/>
    <w:rsid w:val="00D943E1"/>
    <w:rsid w:val="00D948ED"/>
    <w:rsid w:val="00D96195"/>
    <w:rsid w:val="00D96BB0"/>
    <w:rsid w:val="00D97BBC"/>
    <w:rsid w:val="00DA0B87"/>
    <w:rsid w:val="00DA168A"/>
    <w:rsid w:val="00DA17A4"/>
    <w:rsid w:val="00DA5F36"/>
    <w:rsid w:val="00DB329A"/>
    <w:rsid w:val="00DB372E"/>
    <w:rsid w:val="00DB590C"/>
    <w:rsid w:val="00DC089A"/>
    <w:rsid w:val="00DC1B51"/>
    <w:rsid w:val="00DC1D56"/>
    <w:rsid w:val="00DC2E20"/>
    <w:rsid w:val="00DC336F"/>
    <w:rsid w:val="00DC6BC9"/>
    <w:rsid w:val="00DD171B"/>
    <w:rsid w:val="00DD3AC7"/>
    <w:rsid w:val="00DD3BF6"/>
    <w:rsid w:val="00DD40CC"/>
    <w:rsid w:val="00DD4143"/>
    <w:rsid w:val="00DD43EF"/>
    <w:rsid w:val="00DD710E"/>
    <w:rsid w:val="00DE6B7E"/>
    <w:rsid w:val="00DF1020"/>
    <w:rsid w:val="00DF18DF"/>
    <w:rsid w:val="00DF2EDA"/>
    <w:rsid w:val="00DF78C2"/>
    <w:rsid w:val="00DF7D9F"/>
    <w:rsid w:val="00E006C4"/>
    <w:rsid w:val="00E03991"/>
    <w:rsid w:val="00E03B18"/>
    <w:rsid w:val="00E0460C"/>
    <w:rsid w:val="00E10942"/>
    <w:rsid w:val="00E15B0E"/>
    <w:rsid w:val="00E16413"/>
    <w:rsid w:val="00E167E5"/>
    <w:rsid w:val="00E16A5E"/>
    <w:rsid w:val="00E17502"/>
    <w:rsid w:val="00E17B18"/>
    <w:rsid w:val="00E22F4A"/>
    <w:rsid w:val="00E23857"/>
    <w:rsid w:val="00E23DC7"/>
    <w:rsid w:val="00E24CA6"/>
    <w:rsid w:val="00E302B1"/>
    <w:rsid w:val="00E31BE2"/>
    <w:rsid w:val="00E32D58"/>
    <w:rsid w:val="00E33768"/>
    <w:rsid w:val="00E33F7E"/>
    <w:rsid w:val="00E34D89"/>
    <w:rsid w:val="00E375D8"/>
    <w:rsid w:val="00E40E26"/>
    <w:rsid w:val="00E4367E"/>
    <w:rsid w:val="00E4519D"/>
    <w:rsid w:val="00E45390"/>
    <w:rsid w:val="00E455CB"/>
    <w:rsid w:val="00E46775"/>
    <w:rsid w:val="00E47725"/>
    <w:rsid w:val="00E500F7"/>
    <w:rsid w:val="00E510B6"/>
    <w:rsid w:val="00E52F1C"/>
    <w:rsid w:val="00E53C5D"/>
    <w:rsid w:val="00E54AA5"/>
    <w:rsid w:val="00E559E3"/>
    <w:rsid w:val="00E55A00"/>
    <w:rsid w:val="00E564CC"/>
    <w:rsid w:val="00E5691E"/>
    <w:rsid w:val="00E6045F"/>
    <w:rsid w:val="00E618D5"/>
    <w:rsid w:val="00E63DDA"/>
    <w:rsid w:val="00E63EA9"/>
    <w:rsid w:val="00E6660F"/>
    <w:rsid w:val="00E67A6B"/>
    <w:rsid w:val="00E7206C"/>
    <w:rsid w:val="00E72FF1"/>
    <w:rsid w:val="00E75EAB"/>
    <w:rsid w:val="00E80ADA"/>
    <w:rsid w:val="00E82A66"/>
    <w:rsid w:val="00E84198"/>
    <w:rsid w:val="00E873AA"/>
    <w:rsid w:val="00E87AA8"/>
    <w:rsid w:val="00E90BF7"/>
    <w:rsid w:val="00E92B3A"/>
    <w:rsid w:val="00E94683"/>
    <w:rsid w:val="00EA3F5B"/>
    <w:rsid w:val="00EA54C3"/>
    <w:rsid w:val="00EA67E2"/>
    <w:rsid w:val="00EB0673"/>
    <w:rsid w:val="00EB1EC3"/>
    <w:rsid w:val="00EB3315"/>
    <w:rsid w:val="00EB382F"/>
    <w:rsid w:val="00EB52F0"/>
    <w:rsid w:val="00EB5DA9"/>
    <w:rsid w:val="00EB6681"/>
    <w:rsid w:val="00EB6F44"/>
    <w:rsid w:val="00EC082C"/>
    <w:rsid w:val="00EC0DE2"/>
    <w:rsid w:val="00EC1B80"/>
    <w:rsid w:val="00EC3BA4"/>
    <w:rsid w:val="00EC4D9D"/>
    <w:rsid w:val="00EC6BE3"/>
    <w:rsid w:val="00ED0349"/>
    <w:rsid w:val="00ED2DF1"/>
    <w:rsid w:val="00ED407D"/>
    <w:rsid w:val="00ED53DD"/>
    <w:rsid w:val="00ED65AA"/>
    <w:rsid w:val="00EE01E1"/>
    <w:rsid w:val="00EE2350"/>
    <w:rsid w:val="00EE2C67"/>
    <w:rsid w:val="00EE4951"/>
    <w:rsid w:val="00EF158D"/>
    <w:rsid w:val="00EF2A34"/>
    <w:rsid w:val="00EF3C6D"/>
    <w:rsid w:val="00EF5300"/>
    <w:rsid w:val="00EF6225"/>
    <w:rsid w:val="00F01664"/>
    <w:rsid w:val="00F04C7F"/>
    <w:rsid w:val="00F06A8D"/>
    <w:rsid w:val="00F07479"/>
    <w:rsid w:val="00F077FD"/>
    <w:rsid w:val="00F07C85"/>
    <w:rsid w:val="00F07E74"/>
    <w:rsid w:val="00F10880"/>
    <w:rsid w:val="00F108DE"/>
    <w:rsid w:val="00F10D20"/>
    <w:rsid w:val="00F133D5"/>
    <w:rsid w:val="00F14131"/>
    <w:rsid w:val="00F17DF1"/>
    <w:rsid w:val="00F202D0"/>
    <w:rsid w:val="00F211FC"/>
    <w:rsid w:val="00F21949"/>
    <w:rsid w:val="00F22D54"/>
    <w:rsid w:val="00F230F5"/>
    <w:rsid w:val="00F27359"/>
    <w:rsid w:val="00F30396"/>
    <w:rsid w:val="00F30FB0"/>
    <w:rsid w:val="00F33CC1"/>
    <w:rsid w:val="00F34DE5"/>
    <w:rsid w:val="00F36793"/>
    <w:rsid w:val="00F36A06"/>
    <w:rsid w:val="00F37330"/>
    <w:rsid w:val="00F40C93"/>
    <w:rsid w:val="00F417EA"/>
    <w:rsid w:val="00F45C4A"/>
    <w:rsid w:val="00F45E4C"/>
    <w:rsid w:val="00F468E1"/>
    <w:rsid w:val="00F51CBE"/>
    <w:rsid w:val="00F51E80"/>
    <w:rsid w:val="00F5360F"/>
    <w:rsid w:val="00F55D55"/>
    <w:rsid w:val="00F56336"/>
    <w:rsid w:val="00F6194A"/>
    <w:rsid w:val="00F625D3"/>
    <w:rsid w:val="00F6308E"/>
    <w:rsid w:val="00F65234"/>
    <w:rsid w:val="00F65C0B"/>
    <w:rsid w:val="00F666E3"/>
    <w:rsid w:val="00F70E0D"/>
    <w:rsid w:val="00F7244E"/>
    <w:rsid w:val="00F72DA4"/>
    <w:rsid w:val="00F7366F"/>
    <w:rsid w:val="00F73751"/>
    <w:rsid w:val="00F74285"/>
    <w:rsid w:val="00F822AA"/>
    <w:rsid w:val="00F83915"/>
    <w:rsid w:val="00F84D92"/>
    <w:rsid w:val="00F85901"/>
    <w:rsid w:val="00F8667C"/>
    <w:rsid w:val="00F875DB"/>
    <w:rsid w:val="00F90897"/>
    <w:rsid w:val="00F91549"/>
    <w:rsid w:val="00F91FED"/>
    <w:rsid w:val="00F92C3C"/>
    <w:rsid w:val="00F93F98"/>
    <w:rsid w:val="00FA0B53"/>
    <w:rsid w:val="00FA1255"/>
    <w:rsid w:val="00FA4E50"/>
    <w:rsid w:val="00FA62BB"/>
    <w:rsid w:val="00FA7EE0"/>
    <w:rsid w:val="00FB1197"/>
    <w:rsid w:val="00FB1C86"/>
    <w:rsid w:val="00FB34E4"/>
    <w:rsid w:val="00FB3BF7"/>
    <w:rsid w:val="00FB4A08"/>
    <w:rsid w:val="00FB4D1B"/>
    <w:rsid w:val="00FB5856"/>
    <w:rsid w:val="00FB7336"/>
    <w:rsid w:val="00FC360D"/>
    <w:rsid w:val="00FC56B8"/>
    <w:rsid w:val="00FC611D"/>
    <w:rsid w:val="00FC6B1A"/>
    <w:rsid w:val="00FC76FF"/>
    <w:rsid w:val="00FC7BE4"/>
    <w:rsid w:val="00FD16E2"/>
    <w:rsid w:val="00FD365E"/>
    <w:rsid w:val="00FD6155"/>
    <w:rsid w:val="00FE264B"/>
    <w:rsid w:val="00FF056D"/>
    <w:rsid w:val="00FF2159"/>
    <w:rsid w:val="00FF28F9"/>
    <w:rsid w:val="00FF589A"/>
    <w:rsid w:val="00FF589B"/>
    <w:rsid w:val="00FF5E2F"/>
    <w:rsid w:val="00FF68D8"/>
    <w:rsid w:val="00FF69D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5254"/>
    <w:pPr>
      <w:spacing w:after="200" w:line="276" w:lineRule="auto"/>
      <w:jc w:val="left"/>
    </w:pPr>
  </w:style>
  <w:style w:type="paragraph" w:styleId="Heading1">
    <w:name w:val="heading 1"/>
    <w:basedOn w:val="Normal"/>
    <w:next w:val="Normal"/>
    <w:link w:val="Heading1Char"/>
    <w:uiPriority w:val="9"/>
    <w:qFormat/>
    <w:rsid w:val="007B5254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5254"/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71217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217A"/>
  </w:style>
  <w:style w:type="paragraph" w:styleId="Footer">
    <w:name w:val="footer"/>
    <w:basedOn w:val="Normal"/>
    <w:link w:val="FooterChar"/>
    <w:uiPriority w:val="99"/>
    <w:unhideWhenUsed/>
    <w:rsid w:val="0071217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217A"/>
  </w:style>
  <w:style w:type="paragraph" w:styleId="BalloonText">
    <w:name w:val="Balloon Text"/>
    <w:basedOn w:val="Normal"/>
    <w:link w:val="BalloonTextChar"/>
    <w:uiPriority w:val="99"/>
    <w:semiHidden/>
    <w:unhideWhenUsed/>
    <w:rsid w:val="004F2A8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2A8F"/>
    <w:rPr>
      <w:rFonts w:ascii="Tahoma" w:hAnsi="Tahoma" w:cs="Tahoma"/>
      <w:sz w:val="16"/>
      <w:szCs w:val="16"/>
    </w:rPr>
  </w:style>
  <w:style w:type="paragraph" w:styleId="ListParagraph">
    <w:name w:val="List Paragraph"/>
    <w:aliases w:val="Body of text,List Paragraph1,kepala 1,badan tulisan"/>
    <w:basedOn w:val="Normal"/>
    <w:link w:val="ListParagraphChar"/>
    <w:uiPriority w:val="34"/>
    <w:qFormat/>
    <w:rsid w:val="007331B4"/>
    <w:pPr>
      <w:ind w:left="720"/>
      <w:contextualSpacing/>
    </w:pPr>
  </w:style>
  <w:style w:type="table" w:styleId="TableGrid">
    <w:name w:val="Table Grid"/>
    <w:basedOn w:val="TableNormal"/>
    <w:uiPriority w:val="59"/>
    <w:rsid w:val="00446F77"/>
    <w:pPr>
      <w:spacing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PlaceholderText">
    <w:name w:val="Placeholder Text"/>
    <w:basedOn w:val="DefaultParagraphFont"/>
    <w:uiPriority w:val="99"/>
    <w:semiHidden/>
    <w:rsid w:val="00AF679E"/>
    <w:rPr>
      <w:color w:val="808080"/>
    </w:rPr>
  </w:style>
  <w:style w:type="paragraph" w:styleId="NormalWeb">
    <w:name w:val="Normal (Web)"/>
    <w:basedOn w:val="Normal"/>
    <w:uiPriority w:val="99"/>
    <w:unhideWhenUsed/>
    <w:rsid w:val="005377F8"/>
    <w:pPr>
      <w:spacing w:after="0" w:line="240" w:lineRule="auto"/>
      <w:ind w:left="480" w:hanging="480"/>
      <w:jc w:val="both"/>
    </w:pPr>
    <w:rPr>
      <w:rFonts w:ascii="Times New Roman" w:eastAsia="Times New Roman" w:hAnsi="Times New Roman" w:cs="Times New Roman"/>
      <w:i/>
      <w:iCs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D706A9"/>
    <w:rPr>
      <w:color w:val="0000FF" w:themeColor="hyperlink"/>
      <w:u w:val="single"/>
    </w:rPr>
  </w:style>
  <w:style w:type="character" w:customStyle="1" w:styleId="ListParagraphChar">
    <w:name w:val="List Paragraph Char"/>
    <w:aliases w:val="Body of text Char,List Paragraph1 Char,kepala 1 Char,badan tulisan Char"/>
    <w:basedOn w:val="DefaultParagraphFont"/>
    <w:link w:val="ListParagraph"/>
    <w:uiPriority w:val="34"/>
    <w:rsid w:val="00763F95"/>
  </w:style>
  <w:style w:type="paragraph" w:styleId="FootnoteText">
    <w:name w:val="footnote text"/>
    <w:aliases w:val="Footnote Text Char Char Char Char,Footnote Text Char Char Char"/>
    <w:basedOn w:val="Normal"/>
    <w:link w:val="FootnoteTextChar"/>
    <w:uiPriority w:val="99"/>
    <w:unhideWhenUsed/>
    <w:rsid w:val="00D21335"/>
    <w:pPr>
      <w:spacing w:after="0" w:line="240" w:lineRule="auto"/>
    </w:pPr>
    <w:rPr>
      <w:sz w:val="20"/>
      <w:szCs w:val="20"/>
      <w:lang w:val="id-ID"/>
    </w:rPr>
  </w:style>
  <w:style w:type="character" w:customStyle="1" w:styleId="FootnoteTextChar">
    <w:name w:val="Footnote Text Char"/>
    <w:aliases w:val="Footnote Text Char Char Char Char Char,Footnote Text Char Char Char Char1"/>
    <w:basedOn w:val="DefaultParagraphFont"/>
    <w:link w:val="FootnoteText"/>
    <w:uiPriority w:val="99"/>
    <w:rsid w:val="00D21335"/>
    <w:rPr>
      <w:sz w:val="20"/>
      <w:szCs w:val="20"/>
      <w:lang w:val="id-ID"/>
    </w:rPr>
  </w:style>
  <w:style w:type="character" w:styleId="FootnoteReference">
    <w:name w:val="footnote reference"/>
    <w:basedOn w:val="DefaultParagraphFont"/>
    <w:uiPriority w:val="99"/>
    <w:unhideWhenUsed/>
    <w:rsid w:val="00D21335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533731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03B1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03B18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E03B1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5254"/>
    <w:pPr>
      <w:spacing w:after="200" w:line="276" w:lineRule="auto"/>
      <w:jc w:val="left"/>
    </w:pPr>
  </w:style>
  <w:style w:type="paragraph" w:styleId="Heading1">
    <w:name w:val="heading 1"/>
    <w:basedOn w:val="Normal"/>
    <w:next w:val="Normal"/>
    <w:link w:val="Heading1Char"/>
    <w:uiPriority w:val="9"/>
    <w:qFormat/>
    <w:rsid w:val="007B5254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5254"/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71217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217A"/>
  </w:style>
  <w:style w:type="paragraph" w:styleId="Footer">
    <w:name w:val="footer"/>
    <w:basedOn w:val="Normal"/>
    <w:link w:val="FooterChar"/>
    <w:uiPriority w:val="99"/>
    <w:unhideWhenUsed/>
    <w:rsid w:val="0071217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217A"/>
  </w:style>
  <w:style w:type="paragraph" w:styleId="BalloonText">
    <w:name w:val="Balloon Text"/>
    <w:basedOn w:val="Normal"/>
    <w:link w:val="BalloonTextChar"/>
    <w:uiPriority w:val="99"/>
    <w:semiHidden/>
    <w:unhideWhenUsed/>
    <w:rsid w:val="004F2A8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2A8F"/>
    <w:rPr>
      <w:rFonts w:ascii="Tahoma" w:hAnsi="Tahoma" w:cs="Tahoma"/>
      <w:sz w:val="16"/>
      <w:szCs w:val="16"/>
    </w:rPr>
  </w:style>
  <w:style w:type="paragraph" w:styleId="ListParagraph">
    <w:name w:val="List Paragraph"/>
    <w:aliases w:val="Body of text,List Paragraph1,kepala 1,badan tulisan"/>
    <w:basedOn w:val="Normal"/>
    <w:link w:val="ListParagraphChar"/>
    <w:uiPriority w:val="34"/>
    <w:qFormat/>
    <w:rsid w:val="007331B4"/>
    <w:pPr>
      <w:ind w:left="720"/>
      <w:contextualSpacing/>
    </w:pPr>
  </w:style>
  <w:style w:type="table" w:styleId="TableGrid">
    <w:name w:val="Table Grid"/>
    <w:basedOn w:val="TableNormal"/>
    <w:uiPriority w:val="59"/>
    <w:rsid w:val="00446F77"/>
    <w:pPr>
      <w:spacing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PlaceholderText">
    <w:name w:val="Placeholder Text"/>
    <w:basedOn w:val="DefaultParagraphFont"/>
    <w:uiPriority w:val="99"/>
    <w:semiHidden/>
    <w:rsid w:val="00AF679E"/>
    <w:rPr>
      <w:color w:val="808080"/>
    </w:rPr>
  </w:style>
  <w:style w:type="paragraph" w:styleId="NormalWeb">
    <w:name w:val="Normal (Web)"/>
    <w:basedOn w:val="Normal"/>
    <w:uiPriority w:val="99"/>
    <w:unhideWhenUsed/>
    <w:rsid w:val="005377F8"/>
    <w:pPr>
      <w:spacing w:after="0" w:line="240" w:lineRule="auto"/>
      <w:ind w:left="480" w:hanging="480"/>
      <w:jc w:val="both"/>
    </w:pPr>
    <w:rPr>
      <w:rFonts w:ascii="Times New Roman" w:eastAsia="Times New Roman" w:hAnsi="Times New Roman" w:cs="Times New Roman"/>
      <w:i/>
      <w:iCs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D706A9"/>
    <w:rPr>
      <w:color w:val="0000FF" w:themeColor="hyperlink"/>
      <w:u w:val="single"/>
    </w:rPr>
  </w:style>
  <w:style w:type="character" w:customStyle="1" w:styleId="ListParagraphChar">
    <w:name w:val="List Paragraph Char"/>
    <w:aliases w:val="Body of text Char,List Paragraph1 Char,kepala 1 Char,badan tulisan Char"/>
    <w:basedOn w:val="DefaultParagraphFont"/>
    <w:link w:val="ListParagraph"/>
    <w:uiPriority w:val="34"/>
    <w:rsid w:val="00763F95"/>
  </w:style>
  <w:style w:type="paragraph" w:styleId="FootnoteText">
    <w:name w:val="footnote text"/>
    <w:aliases w:val="Footnote Text Char Char Char Char,Footnote Text Char Char Char"/>
    <w:basedOn w:val="Normal"/>
    <w:link w:val="FootnoteTextChar"/>
    <w:uiPriority w:val="99"/>
    <w:unhideWhenUsed/>
    <w:rsid w:val="00D21335"/>
    <w:pPr>
      <w:spacing w:after="0" w:line="240" w:lineRule="auto"/>
    </w:pPr>
    <w:rPr>
      <w:sz w:val="20"/>
      <w:szCs w:val="20"/>
      <w:lang w:val="id-ID"/>
    </w:rPr>
  </w:style>
  <w:style w:type="character" w:customStyle="1" w:styleId="FootnoteTextChar">
    <w:name w:val="Footnote Text Char"/>
    <w:aliases w:val="Footnote Text Char Char Char Char Char,Footnote Text Char Char Char Char1"/>
    <w:basedOn w:val="DefaultParagraphFont"/>
    <w:link w:val="FootnoteText"/>
    <w:uiPriority w:val="99"/>
    <w:rsid w:val="00D21335"/>
    <w:rPr>
      <w:sz w:val="20"/>
      <w:szCs w:val="20"/>
      <w:lang w:val="id-ID"/>
    </w:rPr>
  </w:style>
  <w:style w:type="character" w:styleId="FootnoteReference">
    <w:name w:val="footnote reference"/>
    <w:basedOn w:val="DefaultParagraphFont"/>
    <w:uiPriority w:val="99"/>
    <w:unhideWhenUsed/>
    <w:rsid w:val="00D21335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533731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03B1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03B18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E03B1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68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08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5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3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26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12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0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065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929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6256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2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1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21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2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889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362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77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358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927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03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32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54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56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9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2220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01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559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20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8983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228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88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0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600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174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2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55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93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749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339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221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10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830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879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7321678">
              <w:marLeft w:val="0"/>
              <w:marRight w:val="182"/>
              <w:marTop w:val="166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044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3213864">
                      <w:marLeft w:val="-182"/>
                      <w:marRight w:val="-182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040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332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9103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2960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11678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82674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96702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538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15190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94096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52458979">
                                          <w:marLeft w:val="0"/>
                                          <w:marRight w:val="182"/>
                                          <w:marTop w:val="166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1824004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0112459">
                                                  <w:marLeft w:val="-182"/>
                                                  <w:marRight w:val="-182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5670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30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2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71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2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5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89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63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060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28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58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1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659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13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9969979">
              <w:marLeft w:val="0"/>
              <w:marRight w:val="182"/>
              <w:marTop w:val="166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5951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1558622">
                      <w:marLeft w:val="-182"/>
                      <w:marRight w:val="-182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4066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826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690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547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5253567">
              <w:marLeft w:val="0"/>
              <w:marRight w:val="182"/>
              <w:marTop w:val="166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864291">
                      <w:marLeft w:val="-182"/>
                      <w:marRight w:val="-182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614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530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030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327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505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58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909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54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14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999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597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601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884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679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578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134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446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245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062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785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28B16D9-EC8E-47C9-92C4-F9B7D25B5D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01</Words>
  <Characters>4002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wahyu</cp:lastModifiedBy>
  <cp:revision>2</cp:revision>
  <cp:lastPrinted>2024-05-02T10:39:00Z</cp:lastPrinted>
  <dcterms:created xsi:type="dcterms:W3CDTF">2024-05-07T03:00:00Z</dcterms:created>
  <dcterms:modified xsi:type="dcterms:W3CDTF">2024-05-07T0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-6th-edition</vt:lpwstr>
  </property>
  <property fmtid="{D5CDD505-2E9C-101B-9397-08002B2CF9AE}" pid="4" name="Mendeley Unique User Id_1">
    <vt:lpwstr>32fe5d0f-9008-3e15-8cd3-5b12bc5796d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-6th-edition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